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3E5EB3" w14:textId="1955ADE3" w:rsidR="005F7602" w:rsidRPr="003F4025" w:rsidRDefault="005F7602" w:rsidP="003F4025">
      <w:pPr>
        <w:spacing w:line="276" w:lineRule="auto"/>
        <w:ind w:left="5529"/>
      </w:pPr>
    </w:p>
    <w:p w14:paraId="12FA4B9E" w14:textId="39AA3336" w:rsidR="001B3C5B" w:rsidRPr="003F4025" w:rsidRDefault="00DC261A" w:rsidP="003F4025">
      <w:pPr>
        <w:spacing w:line="276" w:lineRule="auto"/>
        <w:ind w:left="6096"/>
      </w:pPr>
      <w:bookmarkStart w:id="0" w:name="_Hlk189565243"/>
      <w:r w:rsidRPr="003F4025">
        <w:t>PATVIRTINTA</w:t>
      </w:r>
    </w:p>
    <w:p w14:paraId="7206970B" w14:textId="70E9BD2E" w:rsidR="004C263A" w:rsidRPr="003F4025" w:rsidRDefault="001B3C5B" w:rsidP="003F4025">
      <w:pPr>
        <w:spacing w:line="276" w:lineRule="auto"/>
        <w:ind w:left="6096"/>
      </w:pPr>
      <w:r w:rsidRPr="003F4025">
        <w:t>Valstybinės vaistų kontrolės tarnybos prie Lietuvos Respublikos sveikatos apsaugos ministerijos viršininko 2021 m</w:t>
      </w:r>
      <w:r w:rsidR="004C263A" w:rsidRPr="003F4025">
        <w:t xml:space="preserve">. lapkričio 12 </w:t>
      </w:r>
      <w:r w:rsidRPr="003F4025">
        <w:t>d. įsakymu Nr.</w:t>
      </w:r>
      <w:r w:rsidR="004C263A" w:rsidRPr="003F4025">
        <w:t xml:space="preserve"> (1.72E)1A-1418</w:t>
      </w:r>
    </w:p>
    <w:p w14:paraId="5B219AA6" w14:textId="3A5D6CB4" w:rsidR="001B3C5B" w:rsidRPr="003F4025" w:rsidRDefault="004C263A" w:rsidP="003F4025">
      <w:pPr>
        <w:spacing w:line="276" w:lineRule="auto"/>
        <w:ind w:left="6096"/>
      </w:pPr>
      <w:r w:rsidRPr="003F4025">
        <w:t>(Valstybinės vaistų kontrolės tarnybos prie Lietuvos Respublikos sveikatos apsaugos ministerijos viršininko 202</w:t>
      </w:r>
      <w:r w:rsidR="00A2310D" w:rsidRPr="003F4025">
        <w:t>5</w:t>
      </w:r>
      <w:r w:rsidRPr="003F4025">
        <w:t xml:space="preserve"> m.                         d. įsakymo Nr.                    redakcija)</w:t>
      </w:r>
    </w:p>
    <w:p w14:paraId="3336BD74" w14:textId="77777777" w:rsidR="001B3C5B" w:rsidRPr="003F4025" w:rsidRDefault="001B3C5B" w:rsidP="003F4025">
      <w:pPr>
        <w:spacing w:line="276" w:lineRule="auto"/>
      </w:pPr>
    </w:p>
    <w:bookmarkEnd w:id="0"/>
    <w:p w14:paraId="56604434" w14:textId="77777777" w:rsidR="00DC261A" w:rsidRPr="003F4025" w:rsidRDefault="00DC261A" w:rsidP="003F4025">
      <w:pPr>
        <w:spacing w:line="276" w:lineRule="auto"/>
        <w:jc w:val="center"/>
        <w:rPr>
          <w:b/>
        </w:rPr>
      </w:pPr>
    </w:p>
    <w:p w14:paraId="77AFB67E" w14:textId="0FB133A2" w:rsidR="00613501" w:rsidRPr="003F4025" w:rsidRDefault="002F0E4F" w:rsidP="003F4025">
      <w:pPr>
        <w:spacing w:line="276" w:lineRule="auto"/>
        <w:jc w:val="center"/>
        <w:rPr>
          <w:b/>
          <w:bCs/>
          <w:caps/>
        </w:rPr>
      </w:pPr>
      <w:r w:rsidRPr="003F4025">
        <w:rPr>
          <w:b/>
        </w:rPr>
        <w:t xml:space="preserve">REKOMENDACIJA DĖL VAISTINIO PREPARATO </w:t>
      </w:r>
      <w:r w:rsidRPr="003F4025">
        <w:rPr>
          <w:b/>
          <w:bCs/>
          <w:caps/>
        </w:rPr>
        <w:t>Lietuvos Respublikos Sveikatos apsaugos ministerijos vaistinių preparatų ir medicinos pagalbos priemonių kompensavimo komisijai</w:t>
      </w:r>
    </w:p>
    <w:p w14:paraId="34E4395D" w14:textId="15FB10DF" w:rsidR="00B13D65" w:rsidRPr="003F4025" w:rsidRDefault="00B13D65" w:rsidP="003F4025">
      <w:pPr>
        <w:spacing w:line="276" w:lineRule="auto"/>
        <w:jc w:val="center"/>
        <w:rPr>
          <w:b/>
        </w:rPr>
      </w:pPr>
    </w:p>
    <w:p w14:paraId="5BF74478" w14:textId="77777777" w:rsidR="001B01C6" w:rsidRPr="003F4025" w:rsidRDefault="001B01C6" w:rsidP="003F4025">
      <w:pPr>
        <w:spacing w:line="276" w:lineRule="auto"/>
        <w:jc w:val="center"/>
        <w:rPr>
          <w:b/>
          <w:bCs/>
        </w:rPr>
      </w:pPr>
      <w:r w:rsidRPr="003F4025">
        <w:rPr>
          <w:b/>
          <w:bCs/>
        </w:rPr>
        <w:t>Imfinzi 50 mg/ml koncentratas infuziniam tirpalui</w:t>
      </w:r>
    </w:p>
    <w:p w14:paraId="46C2D966" w14:textId="77777777" w:rsidR="00937907" w:rsidRPr="003F4025" w:rsidRDefault="00937907" w:rsidP="003F4025">
      <w:pPr>
        <w:spacing w:line="276" w:lineRule="auto"/>
        <w:jc w:val="center"/>
      </w:pPr>
    </w:p>
    <w:p w14:paraId="3C1AFC17" w14:textId="78FC978F" w:rsidR="00937907" w:rsidRPr="003F4025" w:rsidRDefault="001B01C6" w:rsidP="003F4025">
      <w:pPr>
        <w:spacing w:line="276" w:lineRule="auto"/>
        <w:jc w:val="center"/>
      </w:pPr>
      <w:r w:rsidRPr="003F4025">
        <w:rPr>
          <w:b/>
        </w:rPr>
        <w:t>Durvalumabas</w:t>
      </w:r>
    </w:p>
    <w:p w14:paraId="7245D69E" w14:textId="77777777" w:rsidR="00937907" w:rsidRPr="003F4025" w:rsidRDefault="00937907" w:rsidP="003F4025">
      <w:pPr>
        <w:spacing w:line="276" w:lineRule="auto"/>
        <w:jc w:val="center"/>
      </w:pPr>
    </w:p>
    <w:p w14:paraId="5BC2EA5D" w14:textId="0C7EE2C3" w:rsidR="00937907" w:rsidRPr="003F4025" w:rsidRDefault="001B01C6" w:rsidP="003F4025">
      <w:pPr>
        <w:spacing w:line="276" w:lineRule="auto"/>
        <w:jc w:val="center"/>
        <w:rPr>
          <w:b/>
        </w:rPr>
      </w:pPr>
      <w:r w:rsidRPr="003F4025">
        <w:rPr>
          <w:b/>
        </w:rPr>
        <w:t>STV-245</w:t>
      </w:r>
    </w:p>
    <w:p w14:paraId="453197C8" w14:textId="77777777" w:rsidR="00D4708D" w:rsidRPr="003F4025" w:rsidRDefault="00D4708D" w:rsidP="003F4025">
      <w:pPr>
        <w:spacing w:line="276" w:lineRule="auto"/>
        <w:jc w:val="center"/>
        <w:rPr>
          <w:b/>
        </w:rPr>
      </w:pPr>
    </w:p>
    <w:p w14:paraId="78C89D1C" w14:textId="0DEFFAA5" w:rsidR="00D4485B" w:rsidRPr="003F4025" w:rsidRDefault="00B13D65" w:rsidP="003F4025">
      <w:pPr>
        <w:pStyle w:val="ListParagraph"/>
        <w:numPr>
          <w:ilvl w:val="0"/>
          <w:numId w:val="12"/>
        </w:numPr>
        <w:tabs>
          <w:tab w:val="left" w:pos="567"/>
        </w:tabs>
        <w:spacing w:line="276" w:lineRule="auto"/>
        <w:ind w:left="567" w:hanging="567"/>
        <w:rPr>
          <w:b/>
          <w:bCs/>
          <w:caps/>
        </w:rPr>
      </w:pPr>
      <w:r w:rsidRPr="003F4025">
        <w:rPr>
          <w:b/>
          <w:bCs/>
          <w:caps/>
        </w:rPr>
        <w:t>Bendroji dalis</w:t>
      </w:r>
    </w:p>
    <w:p w14:paraId="04A7C7A7" w14:textId="77777777" w:rsidR="00B13D65" w:rsidRPr="003F4025" w:rsidRDefault="00B13D65" w:rsidP="003F4025">
      <w:pPr>
        <w:pStyle w:val="ListParagraph"/>
        <w:tabs>
          <w:tab w:val="left" w:pos="284"/>
        </w:tabs>
        <w:spacing w:line="276" w:lineRule="auto"/>
        <w:ind w:left="0"/>
        <w:rPr>
          <w:b/>
          <w:bCs/>
          <w:caps/>
        </w:rPr>
      </w:pPr>
    </w:p>
    <w:tbl>
      <w:tblPr>
        <w:tblStyle w:val="TableGrid"/>
        <w:tblW w:w="9493" w:type="dxa"/>
        <w:tblLook w:val="04A0" w:firstRow="1" w:lastRow="0" w:firstColumn="1" w:lastColumn="0" w:noHBand="0" w:noVBand="1"/>
      </w:tblPr>
      <w:tblGrid>
        <w:gridCol w:w="632"/>
        <w:gridCol w:w="3899"/>
        <w:gridCol w:w="4962"/>
      </w:tblGrid>
      <w:tr w:rsidR="001B01C6" w:rsidRPr="003F4025" w14:paraId="16A7BC7B" w14:textId="77777777" w:rsidTr="003F3FFF">
        <w:trPr>
          <w:trHeight w:val="538"/>
        </w:trPr>
        <w:tc>
          <w:tcPr>
            <w:tcW w:w="632" w:type="dxa"/>
          </w:tcPr>
          <w:p w14:paraId="4572808D" w14:textId="77777777" w:rsidR="001B01C6" w:rsidRPr="003F4025" w:rsidRDefault="001B01C6" w:rsidP="003F4025">
            <w:pPr>
              <w:spacing w:line="276" w:lineRule="auto"/>
              <w:rPr>
                <w:rFonts w:eastAsia="Arial"/>
                <w:b/>
                <w:bCs/>
              </w:rPr>
            </w:pPr>
            <w:r w:rsidRPr="003F4025">
              <w:rPr>
                <w:rFonts w:eastAsia="Arial"/>
                <w:b/>
                <w:bCs/>
              </w:rPr>
              <w:t>1.1</w:t>
            </w:r>
          </w:p>
        </w:tc>
        <w:tc>
          <w:tcPr>
            <w:tcW w:w="3899" w:type="dxa"/>
          </w:tcPr>
          <w:p w14:paraId="54BA6EB3" w14:textId="77777777" w:rsidR="001B01C6" w:rsidRPr="003F4025" w:rsidRDefault="001B01C6" w:rsidP="003F4025">
            <w:pPr>
              <w:spacing w:line="276" w:lineRule="auto"/>
              <w:rPr>
                <w:rFonts w:eastAsia="Arial"/>
                <w:b/>
                <w:bCs/>
              </w:rPr>
            </w:pPr>
            <w:r w:rsidRPr="003F4025">
              <w:rPr>
                <w:rFonts w:eastAsia="Arial"/>
                <w:b/>
                <w:bCs/>
              </w:rPr>
              <w:t>Pareiškėjas/ pareiškėjo atstovas</w:t>
            </w:r>
          </w:p>
        </w:tc>
        <w:tc>
          <w:tcPr>
            <w:tcW w:w="4962" w:type="dxa"/>
          </w:tcPr>
          <w:p w14:paraId="0F359BD4" w14:textId="749A08F1" w:rsidR="001B01C6" w:rsidRPr="003F4025" w:rsidRDefault="001B01C6" w:rsidP="003F4025">
            <w:pPr>
              <w:spacing w:line="276" w:lineRule="auto"/>
              <w:rPr>
                <w:rFonts w:eastAsia="Arial"/>
              </w:rPr>
            </w:pPr>
            <w:r w:rsidRPr="003F4025">
              <w:t>UAB „AstraZeneca Lietuva“</w:t>
            </w:r>
          </w:p>
        </w:tc>
      </w:tr>
      <w:tr w:rsidR="001B01C6" w:rsidRPr="003F4025" w14:paraId="101EA148" w14:textId="77777777" w:rsidTr="003F3FFF">
        <w:trPr>
          <w:trHeight w:val="538"/>
        </w:trPr>
        <w:tc>
          <w:tcPr>
            <w:tcW w:w="632" w:type="dxa"/>
          </w:tcPr>
          <w:p w14:paraId="3BF67175" w14:textId="77777777" w:rsidR="001B01C6" w:rsidRPr="003F4025" w:rsidRDefault="001B01C6" w:rsidP="003F4025">
            <w:pPr>
              <w:spacing w:line="276" w:lineRule="auto"/>
              <w:rPr>
                <w:rFonts w:eastAsia="Arial"/>
                <w:b/>
                <w:bCs/>
              </w:rPr>
            </w:pPr>
            <w:r w:rsidRPr="003F4025">
              <w:rPr>
                <w:rFonts w:eastAsia="Arial"/>
                <w:b/>
                <w:bCs/>
              </w:rPr>
              <w:t>1.2</w:t>
            </w:r>
          </w:p>
        </w:tc>
        <w:tc>
          <w:tcPr>
            <w:tcW w:w="3899" w:type="dxa"/>
          </w:tcPr>
          <w:p w14:paraId="786B66DF" w14:textId="77777777" w:rsidR="001B01C6" w:rsidRPr="003F4025" w:rsidRDefault="001B01C6" w:rsidP="003F4025">
            <w:pPr>
              <w:spacing w:line="276" w:lineRule="auto"/>
              <w:rPr>
                <w:b/>
                <w:bCs/>
                <w:lang w:eastAsia="lt-LT"/>
              </w:rPr>
            </w:pPr>
            <w:r w:rsidRPr="003F4025">
              <w:rPr>
                <w:b/>
                <w:bCs/>
                <w:lang w:eastAsia="lt-LT"/>
              </w:rPr>
              <w:t xml:space="preserve">Vaistinio preparato registracijos data </w:t>
            </w:r>
          </w:p>
          <w:p w14:paraId="4B568341" w14:textId="77777777" w:rsidR="001B01C6" w:rsidRPr="003F4025" w:rsidRDefault="001B01C6" w:rsidP="003F4025">
            <w:pPr>
              <w:spacing w:line="276" w:lineRule="auto"/>
              <w:rPr>
                <w:b/>
                <w:bCs/>
                <w:lang w:eastAsia="lt-LT"/>
              </w:rPr>
            </w:pPr>
          </w:p>
        </w:tc>
        <w:tc>
          <w:tcPr>
            <w:tcW w:w="4962" w:type="dxa"/>
          </w:tcPr>
          <w:p w14:paraId="50F63366" w14:textId="36B80514" w:rsidR="001B01C6" w:rsidRPr="003F4025" w:rsidRDefault="00000000" w:rsidP="003F4025">
            <w:pPr>
              <w:spacing w:line="276" w:lineRule="auto"/>
              <w:rPr>
                <w:rStyle w:val="Style2"/>
              </w:rPr>
            </w:pPr>
            <w:sdt>
              <w:sdtPr>
                <w:rPr>
                  <w:sz w:val="32"/>
                </w:rPr>
                <w:alias w:val="Nurodykite konkrečią dieną"/>
                <w:tag w:val="Nurodykite pradžios datą"/>
                <w:id w:val="1772196685"/>
                <w:placeholder>
                  <w:docPart w:val="4F93916C59194D17AF59C1A4A1404532"/>
                </w:placeholder>
                <w15:color w:val="FFCC99"/>
                <w:date>
                  <w:dateFormat w:val="yyyy 'm.' MMMM d 'd.'"/>
                  <w:lid w:val="lt-LT"/>
                  <w:storeMappedDataAs w:val="dateTime"/>
                  <w:calendar w:val="gregorian"/>
                </w:date>
              </w:sdtPr>
              <w:sdtContent>
                <w:r w:rsidR="001B01C6" w:rsidRPr="003F4025">
                  <w:rPr>
                    <w:sz w:val="32"/>
                  </w:rPr>
                  <w:t>2018 m. rugsėjo 21 d.</w:t>
                </w:r>
              </w:sdtContent>
            </w:sdt>
          </w:p>
        </w:tc>
      </w:tr>
      <w:tr w:rsidR="001B01C6" w:rsidRPr="003F4025" w14:paraId="3D70E0FA" w14:textId="77777777" w:rsidTr="001F115E">
        <w:trPr>
          <w:trHeight w:val="1643"/>
        </w:trPr>
        <w:tc>
          <w:tcPr>
            <w:tcW w:w="632" w:type="dxa"/>
          </w:tcPr>
          <w:p w14:paraId="021DF6BD" w14:textId="77777777" w:rsidR="001B01C6" w:rsidRPr="003F4025" w:rsidRDefault="001B01C6" w:rsidP="003F4025">
            <w:pPr>
              <w:spacing w:line="276" w:lineRule="auto"/>
              <w:rPr>
                <w:rFonts w:eastAsia="Arial"/>
                <w:b/>
                <w:bCs/>
              </w:rPr>
            </w:pPr>
            <w:r w:rsidRPr="003F4025">
              <w:rPr>
                <w:rFonts w:eastAsia="Arial"/>
                <w:b/>
                <w:bCs/>
              </w:rPr>
              <w:t>1.3</w:t>
            </w:r>
          </w:p>
        </w:tc>
        <w:tc>
          <w:tcPr>
            <w:tcW w:w="3899" w:type="dxa"/>
          </w:tcPr>
          <w:p w14:paraId="528F713F" w14:textId="77777777" w:rsidR="001B01C6" w:rsidRPr="003F4025" w:rsidRDefault="001B01C6" w:rsidP="003F4025">
            <w:pPr>
              <w:pStyle w:val="NoSpacing"/>
              <w:spacing w:line="276" w:lineRule="auto"/>
              <w:rPr>
                <w:rFonts w:ascii="Times New Roman" w:hAnsi="Times New Roman"/>
                <w:b/>
                <w:sz w:val="24"/>
                <w:szCs w:val="24"/>
                <w:shd w:val="clear" w:color="auto" w:fill="FFFFFF"/>
              </w:rPr>
            </w:pPr>
            <w:r w:rsidRPr="003F4025">
              <w:rPr>
                <w:rFonts w:ascii="Times New Roman" w:hAnsi="Times New Roman"/>
                <w:b/>
                <w:sz w:val="24"/>
                <w:szCs w:val="24"/>
              </w:rPr>
              <w:t xml:space="preserve">Vaistinio preparato </w:t>
            </w:r>
            <w:r w:rsidRPr="003F4025">
              <w:rPr>
                <w:rFonts w:ascii="Times New Roman" w:hAnsi="Times New Roman"/>
                <w:b/>
                <w:sz w:val="24"/>
                <w:szCs w:val="24"/>
                <w:shd w:val="clear" w:color="auto" w:fill="FFFFFF"/>
              </w:rPr>
              <w:t>registracijos teisinis pagrindas</w:t>
            </w:r>
          </w:p>
          <w:p w14:paraId="63F86DC1" w14:textId="77777777" w:rsidR="001B01C6" w:rsidRPr="003F4025" w:rsidRDefault="001B01C6" w:rsidP="003F4025">
            <w:pPr>
              <w:pStyle w:val="NoSpacing"/>
              <w:spacing w:line="276" w:lineRule="auto"/>
              <w:rPr>
                <w:rFonts w:ascii="Times New Roman" w:hAnsi="Times New Roman"/>
                <w:b/>
                <w:bCs/>
                <w:sz w:val="24"/>
                <w:szCs w:val="24"/>
                <w:lang w:eastAsia="lt-LT"/>
              </w:rPr>
            </w:pPr>
            <w:r w:rsidRPr="003F4025">
              <w:rPr>
                <w:rFonts w:ascii="Times New Roman" w:hAnsi="Times New Roman"/>
                <w:b/>
                <w:sz w:val="24"/>
                <w:szCs w:val="24"/>
                <w:shd w:val="clear" w:color="auto" w:fill="FFFFFF"/>
              </w:rPr>
              <w:t>(</w:t>
            </w:r>
            <w:r w:rsidRPr="003F4025">
              <w:rPr>
                <w:rFonts w:ascii="Times New Roman" w:hAnsi="Times New Roman"/>
                <w:b/>
                <w:sz w:val="24"/>
                <w:szCs w:val="24"/>
              </w:rPr>
              <w:t>Direktyvos 2001/83/EB str.)</w:t>
            </w:r>
          </w:p>
        </w:tc>
        <w:tc>
          <w:tcPr>
            <w:tcW w:w="4962" w:type="dxa"/>
          </w:tcPr>
          <w:p w14:paraId="4C977D39" w14:textId="293CCEA8" w:rsidR="001B01C6" w:rsidRPr="003F4025" w:rsidRDefault="00000000" w:rsidP="003F4025">
            <w:pPr>
              <w:spacing w:line="276" w:lineRule="auto"/>
            </w:pPr>
            <w:sdt>
              <w:sdtPr>
                <w:rPr>
                  <w:rStyle w:val="Style2"/>
                  <w:sz w:val="24"/>
                </w:rPr>
                <w:id w:val="526292078"/>
                <w15:color w:val="FFCC00"/>
                <w14:checkbox>
                  <w14:checked w14:val="1"/>
                  <w14:checkedState w14:val="2612" w14:font="MS Gothic"/>
                  <w14:uncheckedState w14:val="2610" w14:font="MS Gothic"/>
                </w14:checkbox>
              </w:sdtPr>
              <w:sdtContent>
                <w:r w:rsidR="001B01C6" w:rsidRPr="003F4025">
                  <w:rPr>
                    <w:rStyle w:val="Style2"/>
                    <w:rFonts w:ascii="MS Gothic" w:eastAsia="MS Gothic" w:hAnsi="MS Gothic"/>
                    <w:sz w:val="24"/>
                  </w:rPr>
                  <w:t>☒</w:t>
                </w:r>
              </w:sdtContent>
            </w:sdt>
            <w:r w:rsidR="001B01C6" w:rsidRPr="003F4025">
              <w:t>8.3 str. (pilna byla, pagrįsta savais tyrimais)</w:t>
            </w:r>
          </w:p>
          <w:p w14:paraId="6AABD410" w14:textId="77777777" w:rsidR="001B01C6" w:rsidRPr="003F4025" w:rsidRDefault="00000000" w:rsidP="003F4025">
            <w:pPr>
              <w:spacing w:line="276" w:lineRule="auto"/>
            </w:pPr>
            <w:sdt>
              <w:sdtPr>
                <w:rPr>
                  <w:rStyle w:val="Style2"/>
                  <w:sz w:val="24"/>
                </w:rPr>
                <w:id w:val="-1497953736"/>
                <w15:color w:val="FFCC00"/>
                <w14:checkbox>
                  <w14:checked w14:val="0"/>
                  <w14:checkedState w14:val="2612" w14:font="MS Gothic"/>
                  <w14:uncheckedState w14:val="2610" w14:font="MS Gothic"/>
                </w14:checkbox>
              </w:sdtPr>
              <w:sdtContent>
                <w:r w:rsidR="001B01C6" w:rsidRPr="003F4025">
                  <w:rPr>
                    <w:rStyle w:val="Style2"/>
                    <w:rFonts w:ascii="Segoe UI Symbol" w:eastAsia="MS Gothic" w:hAnsi="Segoe UI Symbol" w:cs="Segoe UI Symbol"/>
                    <w:sz w:val="24"/>
                  </w:rPr>
                  <w:t>☐</w:t>
                </w:r>
              </w:sdtContent>
            </w:sdt>
            <w:r w:rsidR="001B01C6" w:rsidRPr="003F4025">
              <w:t>10 a str. (pripažintas medicininis vartojimas)</w:t>
            </w:r>
          </w:p>
          <w:p w14:paraId="5CF35A47" w14:textId="77777777" w:rsidR="001B01C6" w:rsidRPr="003F4025" w:rsidRDefault="00000000" w:rsidP="003F4025">
            <w:pPr>
              <w:spacing w:line="276" w:lineRule="auto"/>
            </w:pPr>
            <w:sdt>
              <w:sdtPr>
                <w:rPr>
                  <w:rStyle w:val="Style2"/>
                  <w:sz w:val="24"/>
                </w:rPr>
                <w:id w:val="204142496"/>
                <w15:color w:val="FFCC00"/>
                <w14:checkbox>
                  <w14:checked w14:val="0"/>
                  <w14:checkedState w14:val="2612" w14:font="MS Gothic"/>
                  <w14:uncheckedState w14:val="2610" w14:font="MS Gothic"/>
                </w14:checkbox>
              </w:sdtPr>
              <w:sdtContent>
                <w:r w:rsidR="001B01C6" w:rsidRPr="003F4025">
                  <w:rPr>
                    <w:rStyle w:val="Style2"/>
                    <w:rFonts w:ascii="Segoe UI Symbol" w:eastAsia="MS Gothic" w:hAnsi="Segoe UI Symbol" w:cs="Segoe UI Symbol"/>
                    <w:sz w:val="24"/>
                  </w:rPr>
                  <w:t>☐</w:t>
                </w:r>
              </w:sdtContent>
            </w:sdt>
            <w:r w:rsidR="001B01C6" w:rsidRPr="003F4025">
              <w:t>10.1 str. (generinis)</w:t>
            </w:r>
          </w:p>
          <w:p w14:paraId="0517A1B2" w14:textId="77777777" w:rsidR="001B01C6" w:rsidRPr="003F4025" w:rsidRDefault="00000000" w:rsidP="003F4025">
            <w:pPr>
              <w:spacing w:line="276" w:lineRule="auto"/>
            </w:pPr>
            <w:sdt>
              <w:sdtPr>
                <w:rPr>
                  <w:rStyle w:val="Style2"/>
                  <w:sz w:val="24"/>
                </w:rPr>
                <w:id w:val="820305101"/>
                <w15:color w:val="FFCC00"/>
                <w14:checkbox>
                  <w14:checked w14:val="0"/>
                  <w14:checkedState w14:val="2612" w14:font="MS Gothic"/>
                  <w14:uncheckedState w14:val="2610" w14:font="MS Gothic"/>
                </w14:checkbox>
              </w:sdtPr>
              <w:sdtContent>
                <w:r w:rsidR="001B01C6" w:rsidRPr="003F4025">
                  <w:rPr>
                    <w:rStyle w:val="Style2"/>
                    <w:rFonts w:ascii="Segoe UI Symbol" w:eastAsia="MS Gothic" w:hAnsi="Segoe UI Symbol" w:cs="Segoe UI Symbol"/>
                    <w:sz w:val="24"/>
                  </w:rPr>
                  <w:t>☐</w:t>
                </w:r>
              </w:sdtContent>
            </w:sdt>
            <w:r w:rsidR="001B01C6" w:rsidRPr="003F4025">
              <w:t>10.3 str. (hibridinis)</w:t>
            </w:r>
          </w:p>
          <w:p w14:paraId="0F37DDE0" w14:textId="78AF6516" w:rsidR="001B01C6" w:rsidRPr="003F4025" w:rsidRDefault="00000000" w:rsidP="003F4025">
            <w:pPr>
              <w:spacing w:line="276" w:lineRule="auto"/>
            </w:pPr>
            <w:sdt>
              <w:sdtPr>
                <w:rPr>
                  <w:rStyle w:val="Style2"/>
                  <w:sz w:val="24"/>
                </w:rPr>
                <w:id w:val="1800953328"/>
                <w15:color w:val="FFCC00"/>
                <w14:checkbox>
                  <w14:checked w14:val="0"/>
                  <w14:checkedState w14:val="2612" w14:font="MS Gothic"/>
                  <w14:uncheckedState w14:val="2610" w14:font="MS Gothic"/>
                </w14:checkbox>
              </w:sdtPr>
              <w:sdtContent>
                <w:r w:rsidR="001B01C6" w:rsidRPr="003F4025">
                  <w:rPr>
                    <w:rStyle w:val="Style2"/>
                    <w:rFonts w:ascii="Segoe UI Symbol" w:eastAsia="MS Gothic" w:hAnsi="Segoe UI Symbol" w:cs="Segoe UI Symbol"/>
                    <w:sz w:val="24"/>
                  </w:rPr>
                  <w:t>☐</w:t>
                </w:r>
              </w:sdtContent>
            </w:sdt>
            <w:r w:rsidR="001B01C6" w:rsidRPr="003F4025">
              <w:t>10.4 str. (panašus biologinis)</w:t>
            </w:r>
          </w:p>
          <w:p w14:paraId="7EDB4848" w14:textId="77777777" w:rsidR="001B01C6" w:rsidRPr="003F4025" w:rsidRDefault="001B01C6" w:rsidP="003F4025">
            <w:pPr>
              <w:spacing w:line="276" w:lineRule="auto"/>
              <w:rPr>
                <w:rStyle w:val="Style2"/>
                <w:sz w:val="24"/>
              </w:rPr>
            </w:pPr>
          </w:p>
        </w:tc>
      </w:tr>
      <w:tr w:rsidR="001B01C6" w:rsidRPr="003F4025" w14:paraId="31641941" w14:textId="77777777" w:rsidTr="003F3FFF">
        <w:trPr>
          <w:trHeight w:val="1011"/>
        </w:trPr>
        <w:tc>
          <w:tcPr>
            <w:tcW w:w="632" w:type="dxa"/>
          </w:tcPr>
          <w:p w14:paraId="2E73A32C" w14:textId="77777777" w:rsidR="001B01C6" w:rsidRPr="003F4025" w:rsidRDefault="001B01C6" w:rsidP="003F4025">
            <w:pPr>
              <w:spacing w:line="276" w:lineRule="auto"/>
              <w:rPr>
                <w:rFonts w:eastAsia="Arial"/>
                <w:b/>
                <w:bCs/>
              </w:rPr>
            </w:pPr>
            <w:r w:rsidRPr="003F4025">
              <w:rPr>
                <w:rFonts w:eastAsia="Arial"/>
                <w:b/>
              </w:rPr>
              <w:t>1.4</w:t>
            </w:r>
          </w:p>
        </w:tc>
        <w:tc>
          <w:tcPr>
            <w:tcW w:w="3899" w:type="dxa"/>
          </w:tcPr>
          <w:p w14:paraId="2547AC59" w14:textId="77777777" w:rsidR="001B01C6" w:rsidRPr="003F4025" w:rsidRDefault="001B01C6" w:rsidP="003F4025">
            <w:pPr>
              <w:tabs>
                <w:tab w:val="left" w:pos="284"/>
              </w:tabs>
              <w:spacing w:line="276" w:lineRule="auto"/>
              <w:rPr>
                <w:b/>
                <w:bCs/>
                <w:lang w:eastAsia="lt-LT"/>
              </w:rPr>
            </w:pPr>
            <w:r w:rsidRPr="003F4025">
              <w:rPr>
                <w:b/>
                <w:bCs/>
                <w:lang w:eastAsia="lt-LT"/>
              </w:rPr>
              <w:t>Ar vaistinis preparatas įrašytas į Bendrijos retųjų vaistinių preparatų registrą?</w:t>
            </w:r>
          </w:p>
        </w:tc>
        <w:tc>
          <w:tcPr>
            <w:tcW w:w="4962" w:type="dxa"/>
          </w:tcPr>
          <w:p w14:paraId="49AB923F" w14:textId="4070FFB3" w:rsidR="001B01C6" w:rsidRPr="003F4025" w:rsidRDefault="00000000" w:rsidP="003F4025">
            <w:pPr>
              <w:spacing w:line="276" w:lineRule="auto"/>
            </w:pPr>
            <w:sdt>
              <w:sdtPr>
                <w:rPr>
                  <w:rStyle w:val="Style2"/>
                  <w:sz w:val="24"/>
                </w:rPr>
                <w:id w:val="1190730465"/>
                <w15:color w:val="FFCC00"/>
                <w14:checkbox>
                  <w14:checked w14:val="0"/>
                  <w14:checkedState w14:val="2612" w14:font="MS Gothic"/>
                  <w14:uncheckedState w14:val="2610" w14:font="MS Gothic"/>
                </w14:checkbox>
              </w:sdtPr>
              <w:sdtContent>
                <w:r w:rsidR="001B01C6" w:rsidRPr="003F4025">
                  <w:rPr>
                    <w:rStyle w:val="Style2"/>
                    <w:rFonts w:ascii="Segoe UI Symbol" w:eastAsia="MS Gothic" w:hAnsi="Segoe UI Symbol" w:cs="Segoe UI Symbol"/>
                    <w:sz w:val="24"/>
                  </w:rPr>
                  <w:t>☐</w:t>
                </w:r>
              </w:sdtContent>
            </w:sdt>
            <w:r w:rsidR="001B01C6" w:rsidRPr="003F4025">
              <w:t xml:space="preserve"> Taip       </w:t>
            </w:r>
            <w:r w:rsidR="001B01C6" w:rsidRPr="003F4025">
              <w:rPr>
                <w:rStyle w:val="Style2"/>
                <w:sz w:val="24"/>
              </w:rPr>
              <w:t xml:space="preserve"> </w:t>
            </w:r>
            <w:sdt>
              <w:sdtPr>
                <w:rPr>
                  <w:rStyle w:val="Style2"/>
                  <w:sz w:val="24"/>
                </w:rPr>
                <w:id w:val="-1760283509"/>
                <w15:color w:val="FFCC00"/>
                <w14:checkbox>
                  <w14:checked w14:val="1"/>
                  <w14:checkedState w14:val="2612" w14:font="MS Gothic"/>
                  <w14:uncheckedState w14:val="2610" w14:font="MS Gothic"/>
                </w14:checkbox>
              </w:sdtPr>
              <w:sdtContent>
                <w:r w:rsidR="001B01C6" w:rsidRPr="003F4025">
                  <w:rPr>
                    <w:rStyle w:val="Style2"/>
                    <w:rFonts w:ascii="MS Gothic" w:eastAsia="MS Gothic" w:hAnsi="MS Gothic"/>
                    <w:sz w:val="24"/>
                  </w:rPr>
                  <w:t>☒</w:t>
                </w:r>
              </w:sdtContent>
            </w:sdt>
            <w:r w:rsidR="001B01C6" w:rsidRPr="003F4025">
              <w:t xml:space="preserve"> Ne</w:t>
            </w:r>
          </w:p>
          <w:p w14:paraId="56165267" w14:textId="77777777" w:rsidR="001B01C6" w:rsidRPr="003F4025" w:rsidRDefault="001B01C6" w:rsidP="003F4025">
            <w:pPr>
              <w:spacing w:line="276" w:lineRule="auto"/>
              <w:rPr>
                <w:rFonts w:eastAsia="Arial"/>
              </w:rPr>
            </w:pPr>
            <w:r w:rsidRPr="003F4025">
              <w:t xml:space="preserve">Data: </w:t>
            </w:r>
            <w:sdt>
              <w:sdtPr>
                <w:alias w:val="Nurodykite konkrečią dieną"/>
                <w:tag w:val="Nurodykite pradžios datą"/>
                <w:id w:val="1784158105"/>
                <w:placeholder>
                  <w:docPart w:val="B08ADF56EDD64721B0CD05CEE2F955C8"/>
                </w:placeholder>
                <w:showingPlcHdr/>
                <w15:color w:val="FFCC99"/>
                <w:date w:fullDate="2022-05-18T00:00:00Z">
                  <w:dateFormat w:val="yyyy 'm.' MMMM d 'd.'"/>
                  <w:lid w:val="lt-LT"/>
                  <w:storeMappedDataAs w:val="dateTime"/>
                  <w:calendar w:val="gregorian"/>
                </w:date>
              </w:sdtPr>
              <w:sdtContent>
                <w:r w:rsidRPr="003F4025">
                  <w:rPr>
                    <w:rStyle w:val="PlaceholderText"/>
                    <w:color w:val="auto"/>
                  </w:rPr>
                  <w:t>Click here to enter a date.</w:t>
                </w:r>
              </w:sdtContent>
            </w:sdt>
            <w:r w:rsidRPr="003F4025">
              <w:t xml:space="preserve"> Nr.</w:t>
            </w:r>
          </w:p>
        </w:tc>
      </w:tr>
      <w:tr w:rsidR="001B01C6" w:rsidRPr="003F4025" w14:paraId="5E0775EB" w14:textId="77777777" w:rsidTr="003F3FFF">
        <w:trPr>
          <w:trHeight w:val="1011"/>
        </w:trPr>
        <w:tc>
          <w:tcPr>
            <w:tcW w:w="632" w:type="dxa"/>
          </w:tcPr>
          <w:p w14:paraId="6829924D" w14:textId="77777777" w:rsidR="001B01C6" w:rsidRPr="003F4025" w:rsidRDefault="001B01C6" w:rsidP="003F4025">
            <w:pPr>
              <w:spacing w:line="276" w:lineRule="auto"/>
              <w:rPr>
                <w:rFonts w:eastAsia="Arial"/>
                <w:b/>
              </w:rPr>
            </w:pPr>
            <w:r w:rsidRPr="003F4025">
              <w:rPr>
                <w:rFonts w:eastAsia="Arial"/>
                <w:b/>
                <w:bCs/>
              </w:rPr>
              <w:t>1.5</w:t>
            </w:r>
          </w:p>
        </w:tc>
        <w:tc>
          <w:tcPr>
            <w:tcW w:w="3899" w:type="dxa"/>
          </w:tcPr>
          <w:p w14:paraId="1DDE7CF3" w14:textId="2FF7A402" w:rsidR="001B01C6" w:rsidRPr="003F4025" w:rsidRDefault="001B01C6" w:rsidP="003F4025">
            <w:pPr>
              <w:tabs>
                <w:tab w:val="left" w:pos="284"/>
              </w:tabs>
              <w:spacing w:line="276" w:lineRule="auto"/>
              <w:rPr>
                <w:b/>
                <w:bCs/>
                <w:lang w:eastAsia="lt-LT"/>
              </w:rPr>
            </w:pPr>
            <w:r w:rsidRPr="003F4025">
              <w:rPr>
                <w:b/>
                <w:bCs/>
                <w:lang w:eastAsia="lt-LT"/>
              </w:rPr>
              <w:t>Ar atliktas bendras klinikinis vertinimas</w:t>
            </w:r>
          </w:p>
          <w:p w14:paraId="0961228D" w14:textId="77777777" w:rsidR="001B01C6" w:rsidRPr="003F4025" w:rsidRDefault="001B01C6" w:rsidP="003F4025">
            <w:pPr>
              <w:tabs>
                <w:tab w:val="left" w:pos="284"/>
              </w:tabs>
              <w:spacing w:line="276" w:lineRule="auto"/>
              <w:rPr>
                <w:b/>
                <w:bCs/>
                <w:lang w:eastAsia="lt-LT"/>
              </w:rPr>
            </w:pPr>
            <w:r w:rsidRPr="003F4025">
              <w:rPr>
                <w:b/>
                <w:bCs/>
                <w:lang w:eastAsia="lt-LT"/>
              </w:rPr>
              <w:t>(Europos Parlamento ir Tarybos reglamentas (ES) 2021/2282)</w:t>
            </w:r>
          </w:p>
          <w:p w14:paraId="7B6C3C1B" w14:textId="77777777" w:rsidR="001B01C6" w:rsidRPr="003F4025" w:rsidRDefault="001B01C6" w:rsidP="003F4025">
            <w:pPr>
              <w:tabs>
                <w:tab w:val="left" w:pos="284"/>
              </w:tabs>
              <w:spacing w:line="276" w:lineRule="auto"/>
              <w:rPr>
                <w:b/>
                <w:bCs/>
                <w:lang w:eastAsia="lt-LT"/>
              </w:rPr>
            </w:pPr>
          </w:p>
        </w:tc>
        <w:tc>
          <w:tcPr>
            <w:tcW w:w="4962" w:type="dxa"/>
          </w:tcPr>
          <w:p w14:paraId="024AE31B" w14:textId="46215762" w:rsidR="001B01C6" w:rsidRPr="003F4025" w:rsidRDefault="00000000" w:rsidP="003F4025">
            <w:pPr>
              <w:spacing w:line="276" w:lineRule="auto"/>
            </w:pPr>
            <w:sdt>
              <w:sdtPr>
                <w:rPr>
                  <w:rStyle w:val="Style2"/>
                  <w:sz w:val="24"/>
                </w:rPr>
                <w:id w:val="-1171564470"/>
                <w15:color w:val="FFCC00"/>
                <w14:checkbox>
                  <w14:checked w14:val="0"/>
                  <w14:checkedState w14:val="2612" w14:font="MS Gothic"/>
                  <w14:uncheckedState w14:val="2610" w14:font="MS Gothic"/>
                </w14:checkbox>
              </w:sdtPr>
              <w:sdtContent>
                <w:r w:rsidR="001B01C6" w:rsidRPr="003F4025">
                  <w:rPr>
                    <w:rStyle w:val="Style2"/>
                    <w:rFonts w:ascii="Segoe UI Symbol" w:eastAsia="MS Gothic" w:hAnsi="Segoe UI Symbol" w:cs="Segoe UI Symbol"/>
                    <w:sz w:val="24"/>
                  </w:rPr>
                  <w:t>☐</w:t>
                </w:r>
              </w:sdtContent>
            </w:sdt>
            <w:r w:rsidR="001B01C6" w:rsidRPr="003F4025">
              <w:t xml:space="preserve"> Taip       </w:t>
            </w:r>
            <w:r w:rsidR="001B01C6" w:rsidRPr="003F4025">
              <w:rPr>
                <w:rStyle w:val="Style2"/>
                <w:sz w:val="24"/>
              </w:rPr>
              <w:t xml:space="preserve"> </w:t>
            </w:r>
            <w:sdt>
              <w:sdtPr>
                <w:rPr>
                  <w:rStyle w:val="Style2"/>
                  <w:sz w:val="24"/>
                </w:rPr>
                <w:id w:val="1448122567"/>
                <w15:color w:val="FFCC00"/>
                <w14:checkbox>
                  <w14:checked w14:val="1"/>
                  <w14:checkedState w14:val="2612" w14:font="MS Gothic"/>
                  <w14:uncheckedState w14:val="2610" w14:font="MS Gothic"/>
                </w14:checkbox>
              </w:sdtPr>
              <w:sdtContent>
                <w:r w:rsidR="001B01C6" w:rsidRPr="003F4025">
                  <w:rPr>
                    <w:rStyle w:val="Style2"/>
                    <w:rFonts w:ascii="MS Gothic" w:eastAsia="MS Gothic" w:hAnsi="MS Gothic"/>
                    <w:sz w:val="24"/>
                  </w:rPr>
                  <w:t>☒</w:t>
                </w:r>
              </w:sdtContent>
            </w:sdt>
            <w:r w:rsidR="001B01C6" w:rsidRPr="003F4025">
              <w:t xml:space="preserve"> Ne</w:t>
            </w:r>
          </w:p>
          <w:p w14:paraId="0DF729B3" w14:textId="4C6AED5D" w:rsidR="001B01C6" w:rsidRPr="003F4025" w:rsidRDefault="001B01C6" w:rsidP="003F4025">
            <w:pPr>
              <w:spacing w:line="276" w:lineRule="auto"/>
              <w:rPr>
                <w:rStyle w:val="Style2"/>
                <w:sz w:val="24"/>
              </w:rPr>
            </w:pPr>
            <w:r w:rsidRPr="003F4025">
              <w:t xml:space="preserve"> </w:t>
            </w:r>
          </w:p>
        </w:tc>
      </w:tr>
      <w:tr w:rsidR="001B01C6" w:rsidRPr="003F4025" w14:paraId="15E36E93" w14:textId="77777777" w:rsidTr="003F3FFF">
        <w:trPr>
          <w:trHeight w:val="1278"/>
        </w:trPr>
        <w:tc>
          <w:tcPr>
            <w:tcW w:w="632" w:type="dxa"/>
          </w:tcPr>
          <w:p w14:paraId="5F43AA8F" w14:textId="77777777" w:rsidR="001B01C6" w:rsidRPr="003F4025" w:rsidRDefault="001B01C6" w:rsidP="003F4025">
            <w:pPr>
              <w:spacing w:line="276" w:lineRule="auto"/>
              <w:rPr>
                <w:rFonts w:eastAsia="Arial"/>
                <w:b/>
                <w:bCs/>
              </w:rPr>
            </w:pPr>
            <w:r w:rsidRPr="003F4025">
              <w:rPr>
                <w:rFonts w:eastAsia="Arial"/>
                <w:b/>
                <w:bCs/>
              </w:rPr>
              <w:lastRenderedPageBreak/>
              <w:t>1.6</w:t>
            </w:r>
          </w:p>
        </w:tc>
        <w:tc>
          <w:tcPr>
            <w:tcW w:w="3899" w:type="dxa"/>
          </w:tcPr>
          <w:p w14:paraId="41F32942" w14:textId="77777777" w:rsidR="001B01C6" w:rsidRPr="003F4025" w:rsidRDefault="001B01C6" w:rsidP="003F4025">
            <w:pPr>
              <w:spacing w:line="276" w:lineRule="auto"/>
              <w:rPr>
                <w:b/>
                <w:bCs/>
                <w:lang w:eastAsia="lt-LT"/>
              </w:rPr>
            </w:pPr>
            <w:r w:rsidRPr="003F4025">
              <w:rPr>
                <w:b/>
                <w:bCs/>
                <w:lang w:eastAsia="lt-LT"/>
              </w:rPr>
              <w:t xml:space="preserve">Teikiama kompensuoti terapinė indikacija </w:t>
            </w:r>
          </w:p>
          <w:p w14:paraId="2882A5BD" w14:textId="77777777" w:rsidR="001B01C6" w:rsidRPr="003F4025" w:rsidRDefault="001B01C6" w:rsidP="003F4025">
            <w:pPr>
              <w:spacing w:line="276" w:lineRule="auto"/>
              <w:rPr>
                <w:b/>
                <w:bCs/>
                <w:lang w:eastAsia="lt-LT"/>
              </w:rPr>
            </w:pPr>
          </w:p>
          <w:p w14:paraId="0B151EA5" w14:textId="77777777" w:rsidR="001D7601" w:rsidRPr="003F4025" w:rsidRDefault="001D7601" w:rsidP="003F4025">
            <w:pPr>
              <w:spacing w:line="276" w:lineRule="auto"/>
              <w:rPr>
                <w:b/>
                <w:bCs/>
                <w:lang w:eastAsia="lt-LT"/>
              </w:rPr>
            </w:pPr>
          </w:p>
          <w:p w14:paraId="354FE281" w14:textId="77777777" w:rsidR="001D7601" w:rsidRPr="003F4025" w:rsidRDefault="001D7601" w:rsidP="003F4025">
            <w:pPr>
              <w:spacing w:line="276" w:lineRule="auto"/>
              <w:rPr>
                <w:b/>
                <w:bCs/>
                <w:lang w:eastAsia="lt-LT"/>
              </w:rPr>
            </w:pPr>
          </w:p>
          <w:p w14:paraId="316FA55B" w14:textId="77777777" w:rsidR="001D7601" w:rsidRPr="003F4025" w:rsidRDefault="001D7601" w:rsidP="003F4025">
            <w:pPr>
              <w:spacing w:line="276" w:lineRule="auto"/>
              <w:rPr>
                <w:b/>
                <w:bCs/>
                <w:lang w:eastAsia="lt-LT"/>
              </w:rPr>
            </w:pPr>
          </w:p>
          <w:p w14:paraId="38657C9C" w14:textId="77777777" w:rsidR="001D7601" w:rsidRPr="003F4025" w:rsidRDefault="001D7601" w:rsidP="003F4025">
            <w:pPr>
              <w:spacing w:line="276" w:lineRule="auto"/>
              <w:rPr>
                <w:b/>
                <w:bCs/>
                <w:lang w:eastAsia="lt-LT"/>
              </w:rPr>
            </w:pPr>
          </w:p>
          <w:p w14:paraId="0F9027BB" w14:textId="77777777" w:rsidR="001D7601" w:rsidRPr="003F4025" w:rsidRDefault="001D7601" w:rsidP="003F4025">
            <w:pPr>
              <w:spacing w:line="276" w:lineRule="auto"/>
              <w:rPr>
                <w:b/>
                <w:bCs/>
                <w:lang w:eastAsia="lt-LT"/>
              </w:rPr>
            </w:pPr>
          </w:p>
          <w:p w14:paraId="44684A05" w14:textId="77777777" w:rsidR="001D7601" w:rsidRPr="003F4025" w:rsidRDefault="001D7601" w:rsidP="003F4025">
            <w:pPr>
              <w:spacing w:line="276" w:lineRule="auto"/>
              <w:rPr>
                <w:b/>
                <w:bCs/>
                <w:lang w:eastAsia="lt-LT"/>
              </w:rPr>
            </w:pPr>
          </w:p>
          <w:p w14:paraId="5F985EF5" w14:textId="77777777" w:rsidR="001D7601" w:rsidRPr="003F4025" w:rsidRDefault="001D7601" w:rsidP="003F4025">
            <w:pPr>
              <w:spacing w:line="276" w:lineRule="auto"/>
              <w:rPr>
                <w:b/>
                <w:bCs/>
                <w:lang w:eastAsia="lt-LT"/>
              </w:rPr>
            </w:pPr>
          </w:p>
          <w:p w14:paraId="09DA9D00" w14:textId="77777777" w:rsidR="001D7601" w:rsidRPr="003F4025" w:rsidRDefault="001D7601" w:rsidP="003F4025">
            <w:pPr>
              <w:spacing w:line="276" w:lineRule="auto"/>
              <w:rPr>
                <w:b/>
                <w:bCs/>
                <w:lang w:eastAsia="lt-LT"/>
              </w:rPr>
            </w:pPr>
          </w:p>
          <w:p w14:paraId="17D95A9D" w14:textId="77777777" w:rsidR="001D7601" w:rsidRPr="003F4025" w:rsidRDefault="001D7601" w:rsidP="003F4025">
            <w:pPr>
              <w:spacing w:line="276" w:lineRule="auto"/>
              <w:rPr>
                <w:b/>
                <w:bCs/>
                <w:lang w:eastAsia="lt-LT"/>
              </w:rPr>
            </w:pPr>
          </w:p>
          <w:p w14:paraId="3212CBD4" w14:textId="77777777" w:rsidR="001D7601" w:rsidRPr="003F4025" w:rsidRDefault="001D7601" w:rsidP="003F4025">
            <w:pPr>
              <w:spacing w:line="276" w:lineRule="auto"/>
              <w:rPr>
                <w:b/>
                <w:bCs/>
                <w:lang w:eastAsia="lt-LT"/>
              </w:rPr>
            </w:pPr>
          </w:p>
          <w:p w14:paraId="3CE809B8" w14:textId="77777777" w:rsidR="001D7601" w:rsidRPr="003F4025" w:rsidRDefault="001D7601" w:rsidP="003F4025">
            <w:pPr>
              <w:spacing w:line="276" w:lineRule="auto"/>
              <w:rPr>
                <w:b/>
                <w:bCs/>
                <w:lang w:eastAsia="lt-LT"/>
              </w:rPr>
            </w:pPr>
          </w:p>
          <w:p w14:paraId="4DB5BAA5" w14:textId="77777777" w:rsidR="001D7601" w:rsidRPr="003F4025" w:rsidRDefault="001D7601" w:rsidP="003F4025">
            <w:pPr>
              <w:spacing w:line="276" w:lineRule="auto"/>
              <w:rPr>
                <w:b/>
                <w:bCs/>
                <w:lang w:eastAsia="lt-LT"/>
              </w:rPr>
            </w:pPr>
          </w:p>
          <w:p w14:paraId="371D188E" w14:textId="77777777" w:rsidR="001B01C6" w:rsidRPr="003F4025" w:rsidRDefault="001B01C6" w:rsidP="003F4025">
            <w:pPr>
              <w:spacing w:line="276" w:lineRule="auto"/>
              <w:rPr>
                <w:b/>
                <w:bCs/>
                <w:lang w:eastAsia="lt-LT"/>
              </w:rPr>
            </w:pPr>
            <w:r w:rsidRPr="003F4025">
              <w:rPr>
                <w:b/>
                <w:bCs/>
                <w:lang w:eastAsia="lt-LT"/>
              </w:rPr>
              <w:t>Kodas pagal TLK-10 AM</w:t>
            </w:r>
          </w:p>
        </w:tc>
        <w:tc>
          <w:tcPr>
            <w:tcW w:w="4962" w:type="dxa"/>
          </w:tcPr>
          <w:p w14:paraId="1FA209FB" w14:textId="77777777" w:rsidR="001B01C6" w:rsidRPr="003F4025" w:rsidRDefault="001B01C6" w:rsidP="003F4025">
            <w:pPr>
              <w:pStyle w:val="Tekstas"/>
              <w:spacing w:line="276" w:lineRule="auto"/>
              <w:rPr>
                <w:lang w:val="lt-LT"/>
              </w:rPr>
            </w:pPr>
            <w:bookmarkStart w:id="1" w:name="_Hlk199687281"/>
            <w:r w:rsidRPr="003F4025">
              <w:rPr>
                <w:lang w:val="lt-LT"/>
              </w:rPr>
              <w:t>IMFINZI kartu su karboplatina ir paklitakseliu skirtas suaugusioms pacientėms, kurioms yra diagnozuotas pirminis pažengęs ar atsinaujinęs endometriumo vėžys ir numatytas sisteminis gydymas, o po to – palaikomasis gydymas:</w:t>
            </w:r>
          </w:p>
          <w:p w14:paraId="2665ABD7" w14:textId="77777777" w:rsidR="001B01C6" w:rsidRPr="003F4025" w:rsidRDefault="001B01C6" w:rsidP="003F4025">
            <w:pPr>
              <w:pStyle w:val="Tekstas"/>
              <w:numPr>
                <w:ilvl w:val="0"/>
                <w:numId w:val="15"/>
              </w:numPr>
              <w:spacing w:line="276" w:lineRule="auto"/>
              <w:rPr>
                <w:lang w:val="lt-LT"/>
              </w:rPr>
            </w:pPr>
            <w:r w:rsidRPr="003F4025">
              <w:rPr>
                <w:lang w:val="lt-LT"/>
              </w:rPr>
              <w:t xml:space="preserve">IMFINZI monoterapija skirta gydyti endometriumo vėžį, kai yra neatitikimų taisymo trūkumas (angl. </w:t>
            </w:r>
            <w:r w:rsidRPr="003F4025">
              <w:rPr>
                <w:i/>
                <w:iCs/>
                <w:lang w:val="lt-LT"/>
              </w:rPr>
              <w:t>mismatch repair deficient</w:t>
            </w:r>
            <w:r w:rsidRPr="003F4025">
              <w:rPr>
                <w:lang w:val="lt-LT"/>
              </w:rPr>
              <w:t>, dMMR);</w:t>
            </w:r>
          </w:p>
          <w:p w14:paraId="2ED0E997" w14:textId="257E1FCA" w:rsidR="001B01C6" w:rsidRPr="003F4025" w:rsidRDefault="001B01C6" w:rsidP="003F4025">
            <w:pPr>
              <w:spacing w:line="276" w:lineRule="auto"/>
            </w:pPr>
            <w:r w:rsidRPr="003F4025">
              <w:t xml:space="preserve">IMFINZI derinys su olaparibu skirtas gydyti endometriumo vėžį, kai neatitikimų taisymas yra nepažeistas (angl. </w:t>
            </w:r>
            <w:r w:rsidRPr="003F4025">
              <w:rPr>
                <w:i/>
                <w:iCs/>
              </w:rPr>
              <w:t>mismatch repair proficient</w:t>
            </w:r>
            <w:r w:rsidRPr="003F4025">
              <w:t>, pMMR).</w:t>
            </w:r>
            <w:bookmarkEnd w:id="1"/>
          </w:p>
          <w:p w14:paraId="1F9E21CB" w14:textId="77777777" w:rsidR="001B01C6" w:rsidRPr="003F4025" w:rsidRDefault="001B01C6" w:rsidP="003F4025">
            <w:pPr>
              <w:spacing w:line="276" w:lineRule="auto"/>
            </w:pPr>
          </w:p>
          <w:p w14:paraId="4AAF2D56" w14:textId="3D6B109D" w:rsidR="001D7601" w:rsidRPr="003F4025" w:rsidRDefault="001D7601" w:rsidP="003F4025">
            <w:pPr>
              <w:spacing w:line="276" w:lineRule="auto"/>
            </w:pPr>
            <w:r w:rsidRPr="003F4025">
              <w:t>C54</w:t>
            </w:r>
          </w:p>
          <w:p w14:paraId="10833DB8" w14:textId="7678DD02" w:rsidR="001B01C6" w:rsidRPr="003F4025" w:rsidRDefault="001B01C6" w:rsidP="003F4025">
            <w:pPr>
              <w:spacing w:line="276" w:lineRule="auto"/>
            </w:pPr>
          </w:p>
        </w:tc>
      </w:tr>
      <w:tr w:rsidR="001B01C6" w:rsidRPr="003F4025" w14:paraId="01C3C4F5" w14:textId="77777777" w:rsidTr="003F3FFF">
        <w:trPr>
          <w:trHeight w:val="378"/>
        </w:trPr>
        <w:tc>
          <w:tcPr>
            <w:tcW w:w="632" w:type="dxa"/>
          </w:tcPr>
          <w:p w14:paraId="5115AFC1" w14:textId="77777777" w:rsidR="001B01C6" w:rsidRPr="003F4025" w:rsidRDefault="001B01C6" w:rsidP="003F4025">
            <w:pPr>
              <w:spacing w:line="276" w:lineRule="auto"/>
              <w:rPr>
                <w:rFonts w:eastAsia="Arial"/>
                <w:b/>
                <w:bCs/>
              </w:rPr>
            </w:pPr>
            <w:r w:rsidRPr="003F4025">
              <w:rPr>
                <w:rFonts w:eastAsia="Arial"/>
                <w:b/>
                <w:bCs/>
              </w:rPr>
              <w:t>1.7</w:t>
            </w:r>
          </w:p>
        </w:tc>
        <w:tc>
          <w:tcPr>
            <w:tcW w:w="3899" w:type="dxa"/>
          </w:tcPr>
          <w:p w14:paraId="48045B5A" w14:textId="77777777" w:rsidR="001B01C6" w:rsidRPr="003F4025" w:rsidRDefault="001B01C6" w:rsidP="003F4025">
            <w:pPr>
              <w:spacing w:line="276" w:lineRule="auto"/>
              <w:rPr>
                <w:b/>
                <w:bCs/>
                <w:u w:val="single"/>
                <w:lang w:eastAsia="lt-LT"/>
              </w:rPr>
            </w:pPr>
            <w:r w:rsidRPr="003F4025">
              <w:rPr>
                <w:b/>
                <w:bCs/>
                <w:lang w:eastAsia="lt-LT"/>
              </w:rPr>
              <w:t xml:space="preserve">Teikiamos skyrimo sąlygos </w:t>
            </w:r>
          </w:p>
        </w:tc>
        <w:tc>
          <w:tcPr>
            <w:tcW w:w="4962" w:type="dxa"/>
          </w:tcPr>
          <w:p w14:paraId="7BC32428" w14:textId="0656A484" w:rsidR="001B01C6" w:rsidRPr="003F4025" w:rsidRDefault="001B01C6" w:rsidP="003F4025">
            <w:pPr>
              <w:spacing w:line="276" w:lineRule="auto"/>
            </w:pPr>
            <w:r w:rsidRPr="003F4025">
              <w:t>Neteikiama</w:t>
            </w:r>
          </w:p>
          <w:p w14:paraId="6A31562C" w14:textId="77777777" w:rsidR="001B01C6" w:rsidRPr="003F4025" w:rsidRDefault="001B01C6" w:rsidP="003F4025">
            <w:pPr>
              <w:spacing w:line="276" w:lineRule="auto"/>
            </w:pPr>
          </w:p>
        </w:tc>
      </w:tr>
      <w:tr w:rsidR="001B01C6" w:rsidRPr="003F4025" w14:paraId="3C32C984" w14:textId="77777777" w:rsidTr="003F3FFF">
        <w:trPr>
          <w:trHeight w:val="378"/>
        </w:trPr>
        <w:tc>
          <w:tcPr>
            <w:tcW w:w="632" w:type="dxa"/>
          </w:tcPr>
          <w:p w14:paraId="4E679EDB" w14:textId="77777777" w:rsidR="001B01C6" w:rsidRPr="003F4025" w:rsidRDefault="001B01C6" w:rsidP="003F4025">
            <w:pPr>
              <w:spacing w:line="276" w:lineRule="auto"/>
              <w:rPr>
                <w:rFonts w:eastAsia="Arial"/>
                <w:b/>
                <w:bCs/>
              </w:rPr>
            </w:pPr>
            <w:r w:rsidRPr="003F4025">
              <w:rPr>
                <w:rFonts w:eastAsia="Arial"/>
                <w:b/>
                <w:bCs/>
              </w:rPr>
              <w:t>1.8</w:t>
            </w:r>
          </w:p>
        </w:tc>
        <w:tc>
          <w:tcPr>
            <w:tcW w:w="3899" w:type="dxa"/>
          </w:tcPr>
          <w:p w14:paraId="784605B5" w14:textId="3A924C79" w:rsidR="001B01C6" w:rsidRPr="003F4025" w:rsidRDefault="001B01C6" w:rsidP="003F4025">
            <w:pPr>
              <w:spacing w:line="276" w:lineRule="auto"/>
              <w:rPr>
                <w:b/>
                <w:bCs/>
                <w:lang w:eastAsia="lt-LT"/>
              </w:rPr>
            </w:pPr>
            <w:r w:rsidRPr="003F4025">
              <w:rPr>
                <w:b/>
                <w:bCs/>
                <w:lang w:eastAsia="lt-LT"/>
              </w:rPr>
              <w:t>Ekonominė analizė</w:t>
            </w:r>
          </w:p>
        </w:tc>
        <w:tc>
          <w:tcPr>
            <w:tcW w:w="4962" w:type="dxa"/>
          </w:tcPr>
          <w:p w14:paraId="3155F2E8" w14:textId="6B554CFC" w:rsidR="001B01C6" w:rsidRPr="003F4025" w:rsidRDefault="00000000" w:rsidP="003F4025">
            <w:pPr>
              <w:spacing w:line="276" w:lineRule="auto"/>
            </w:pPr>
            <w:sdt>
              <w:sdtPr>
                <w:rPr>
                  <w:rStyle w:val="Style2"/>
                  <w:sz w:val="24"/>
                </w:rPr>
                <w:id w:val="356323367"/>
                <w15:color w:val="FFCC00"/>
                <w14:checkbox>
                  <w14:checked w14:val="1"/>
                  <w14:checkedState w14:val="2612" w14:font="MS Gothic"/>
                  <w14:uncheckedState w14:val="2610" w14:font="MS Gothic"/>
                </w14:checkbox>
              </w:sdtPr>
              <w:sdtContent>
                <w:r w:rsidR="001B01C6" w:rsidRPr="003F4025">
                  <w:rPr>
                    <w:rStyle w:val="Style2"/>
                    <w:rFonts w:ascii="MS Gothic" w:eastAsia="MS Gothic" w:hAnsi="MS Gothic"/>
                    <w:sz w:val="24"/>
                  </w:rPr>
                  <w:t>☒</w:t>
                </w:r>
              </w:sdtContent>
            </w:sdt>
            <w:r w:rsidR="001B01C6" w:rsidRPr="003F4025">
              <w:t xml:space="preserve"> Kaštų naudingumo analizė</w:t>
            </w:r>
          </w:p>
          <w:p w14:paraId="49547563" w14:textId="77777777" w:rsidR="001B01C6" w:rsidRPr="003F4025" w:rsidRDefault="00000000" w:rsidP="003F4025">
            <w:pPr>
              <w:spacing w:line="276" w:lineRule="auto"/>
            </w:pPr>
            <w:sdt>
              <w:sdtPr>
                <w:rPr>
                  <w:rStyle w:val="Style2"/>
                  <w:sz w:val="24"/>
                </w:rPr>
                <w:id w:val="-250506580"/>
                <w15:color w:val="FFCC00"/>
                <w14:checkbox>
                  <w14:checked w14:val="0"/>
                  <w14:checkedState w14:val="2612" w14:font="MS Gothic"/>
                  <w14:uncheckedState w14:val="2610" w14:font="MS Gothic"/>
                </w14:checkbox>
              </w:sdtPr>
              <w:sdtContent>
                <w:r w:rsidR="001B01C6" w:rsidRPr="003F4025">
                  <w:rPr>
                    <w:rStyle w:val="Style2"/>
                    <w:rFonts w:ascii="Segoe UI Symbol" w:eastAsia="MS Gothic" w:hAnsi="Segoe UI Symbol" w:cs="Segoe UI Symbol"/>
                    <w:sz w:val="24"/>
                  </w:rPr>
                  <w:t>☐</w:t>
                </w:r>
              </w:sdtContent>
            </w:sdt>
            <w:r w:rsidR="001B01C6" w:rsidRPr="003F4025">
              <w:t xml:space="preserve"> Kaštų mažinimo analizė</w:t>
            </w:r>
          </w:p>
          <w:p w14:paraId="42039008" w14:textId="5726D9D8" w:rsidR="001B01C6" w:rsidRPr="003F4025" w:rsidRDefault="00000000" w:rsidP="003F4025">
            <w:pPr>
              <w:spacing w:line="276" w:lineRule="auto"/>
            </w:pPr>
            <w:sdt>
              <w:sdtPr>
                <w:rPr>
                  <w:rStyle w:val="Style2"/>
                  <w:sz w:val="24"/>
                </w:rPr>
                <w:id w:val="-1570647133"/>
                <w15:color w:val="FFCC00"/>
                <w14:checkbox>
                  <w14:checked w14:val="0"/>
                  <w14:checkedState w14:val="2612" w14:font="MS Gothic"/>
                  <w14:uncheckedState w14:val="2610" w14:font="MS Gothic"/>
                </w14:checkbox>
              </w:sdtPr>
              <w:sdtContent>
                <w:r w:rsidR="001B01C6" w:rsidRPr="003F4025">
                  <w:rPr>
                    <w:rStyle w:val="Style2"/>
                    <w:rFonts w:ascii="Segoe UI Symbol" w:eastAsia="MS Gothic" w:hAnsi="Segoe UI Symbol" w:cs="Segoe UI Symbol"/>
                    <w:sz w:val="24"/>
                  </w:rPr>
                  <w:t>☐</w:t>
                </w:r>
              </w:sdtContent>
            </w:sdt>
            <w:r w:rsidR="001B01C6" w:rsidRPr="003F4025">
              <w:t xml:space="preserve"> Neteikiama</w:t>
            </w:r>
          </w:p>
          <w:p w14:paraId="5DC5A0C1" w14:textId="77777777" w:rsidR="001B01C6" w:rsidRPr="003F4025" w:rsidRDefault="001B01C6" w:rsidP="003F4025">
            <w:pPr>
              <w:spacing w:line="276" w:lineRule="auto"/>
            </w:pPr>
          </w:p>
          <w:p w14:paraId="4B0FE78C" w14:textId="77777777" w:rsidR="001B01C6" w:rsidRPr="003F4025" w:rsidRDefault="001B01C6" w:rsidP="003F4025">
            <w:pPr>
              <w:spacing w:line="276" w:lineRule="auto"/>
            </w:pPr>
          </w:p>
        </w:tc>
      </w:tr>
    </w:tbl>
    <w:p w14:paraId="2EB7FD31" w14:textId="5615B363" w:rsidR="007A2B68" w:rsidRPr="003F4025" w:rsidRDefault="00DC261A" w:rsidP="003F4025">
      <w:pPr>
        <w:pStyle w:val="ListParagraph"/>
        <w:tabs>
          <w:tab w:val="left" w:pos="426"/>
        </w:tabs>
        <w:spacing w:line="276" w:lineRule="auto"/>
        <w:ind w:left="0"/>
        <w:jc w:val="center"/>
        <w:rPr>
          <w:b/>
          <w:bCs/>
          <w:caps/>
        </w:rPr>
      </w:pPr>
      <w:r w:rsidRPr="003F4025">
        <w:rPr>
          <w:b/>
          <w:bCs/>
          <w:caps/>
        </w:rPr>
        <w:t>___________________</w:t>
      </w:r>
    </w:p>
    <w:p w14:paraId="73290081" w14:textId="77777777" w:rsidR="007A2B68" w:rsidRPr="003F4025" w:rsidRDefault="007A2B68" w:rsidP="003F4025">
      <w:pPr>
        <w:spacing w:line="276" w:lineRule="auto"/>
        <w:rPr>
          <w:b/>
          <w:bCs/>
          <w:caps/>
        </w:rPr>
      </w:pPr>
      <w:r w:rsidRPr="003F4025">
        <w:rPr>
          <w:b/>
          <w:bCs/>
          <w:caps/>
        </w:rPr>
        <w:br w:type="page"/>
      </w:r>
    </w:p>
    <w:p w14:paraId="5055E8A8" w14:textId="3CCAFABA" w:rsidR="002E6F80" w:rsidRPr="003F4025" w:rsidRDefault="00CC7832" w:rsidP="003F4025">
      <w:pPr>
        <w:pStyle w:val="ListParagraph"/>
        <w:numPr>
          <w:ilvl w:val="0"/>
          <w:numId w:val="12"/>
        </w:numPr>
        <w:tabs>
          <w:tab w:val="left" w:pos="567"/>
        </w:tabs>
        <w:spacing w:line="276" w:lineRule="auto"/>
        <w:ind w:hanging="720"/>
        <w:rPr>
          <w:b/>
          <w:bCs/>
          <w:caps/>
        </w:rPr>
      </w:pPr>
      <w:r w:rsidRPr="003F4025">
        <w:rPr>
          <w:b/>
          <w:bCs/>
          <w:caps/>
        </w:rPr>
        <w:lastRenderedPageBreak/>
        <w:t>Klinikinio vertinimo a</w:t>
      </w:r>
      <w:r w:rsidR="00D4485B" w:rsidRPr="003F4025">
        <w:rPr>
          <w:b/>
          <w:bCs/>
          <w:caps/>
        </w:rPr>
        <w:t>pibendrinimas</w:t>
      </w:r>
    </w:p>
    <w:p w14:paraId="25F89291" w14:textId="5C45C8FC" w:rsidR="00D4485B" w:rsidRPr="003F4025" w:rsidRDefault="00D4485B" w:rsidP="003F4025">
      <w:pPr>
        <w:pStyle w:val="ListParagraph"/>
        <w:tabs>
          <w:tab w:val="left" w:pos="426"/>
        </w:tabs>
        <w:spacing w:line="276" w:lineRule="auto"/>
        <w:ind w:left="0"/>
        <w:rPr>
          <w:b/>
          <w:bCs/>
          <w:caps/>
        </w:rPr>
      </w:pPr>
    </w:p>
    <w:p w14:paraId="34EF87A0" w14:textId="77777777" w:rsidR="001B01C6" w:rsidRPr="003F4025" w:rsidRDefault="001B01C6" w:rsidP="003F4025">
      <w:pPr>
        <w:pStyle w:val="Tekstas"/>
        <w:spacing w:after="0" w:line="276" w:lineRule="auto"/>
        <w:ind w:firstLine="720"/>
        <w:rPr>
          <w:lang w:val="lt-LT"/>
        </w:rPr>
      </w:pPr>
      <w:r w:rsidRPr="003F4025">
        <w:rPr>
          <w:lang w:val="lt-LT"/>
        </w:rPr>
        <w:t>Endometriumo vėžys (EV) yra gimdos gleivinės piktybinis navikas. Tai yra 6-as dažniausiai pasitaikantis vėžys ir 13-a dažniausia su vėžiu susijusios moterų mirties priežastis visame pasaulyje, o 2020 m. remiantis GLOBOCAN duomenimis visame pasaulyje buvo registruoti 417 367 nauji ligos atvejai ir 97 370 mirčių. Sergamumas EV sparčiai didėja – apskaičiuota, kad 1990–2019 m. laikotarpiu sergamumas pasaulyje padidėjo 132%, o tai ateityje lems didesnį sergamumą ir mirtingumą, taip pat ir ekonominę naštą, susijusią su EV. Lietuvoje 2024 m. naujai susirgusių pacienčių skaičius buvo 1336, sergančių – 5135, mirusių – 182.</w:t>
      </w:r>
    </w:p>
    <w:p w14:paraId="6432C650" w14:textId="77777777" w:rsidR="001B01C6" w:rsidRPr="003F4025" w:rsidRDefault="001B01C6" w:rsidP="003F4025">
      <w:pPr>
        <w:pStyle w:val="Tekstas"/>
        <w:spacing w:after="0" w:line="276" w:lineRule="auto"/>
        <w:ind w:firstLine="720"/>
        <w:rPr>
          <w:lang w:val="lt-LT"/>
        </w:rPr>
      </w:pPr>
      <w:r w:rsidRPr="003F4025">
        <w:rPr>
          <w:lang w:val="lt-LT"/>
        </w:rPr>
        <w:t>Pagrindiniai rizikos veiksniai yra nutukimas, vyresnis amžius ir padidėjęs estrogenų poveikis (pvz., diabetas ir hormonų terapija po menopauzės)</w:t>
      </w:r>
      <w:r w:rsidRPr="003F4025">
        <w:rPr>
          <w:lang w:val="lt-LT"/>
        </w:rPr>
        <w:fldChar w:fldCharType="begin"/>
      </w:r>
      <w:r w:rsidRPr="003F4025">
        <w:rPr>
          <w:lang w:val="lt-LT"/>
        </w:rPr>
        <w:instrText xml:space="preserve"> ADDIN ZOTERO_ITEM CSL_CITATION {"citationID":"F3vSUcN2","properties":{"formattedCitation":"(8)","plainCitation":"(8)","noteIndex":0},"citationItems":[{"id":43328,"uris":["http://zotero.org/users/5814076/items/PJAL28S7"],"itemData":{"id":43328,"type":"article-journal","abstract":"Endometrial cancer is the most common gynaecological cancer in high income countries and its incidence is rising globally. Although an ageing population and fewer benign hysterectomies have contributed to this trend, the growing prevalence of obesity is the major underlying cause. Obesity poses challenges for diagnosis and treatment and more research is needed to offer primary prevention to high-risk women and to optimise endometrial cancer survivorship. Early presentation with postmenopausal bleeding ensures most endometrial cancers are cured by hysterectomy but those with advanced disease have a poor prognosis. Minimally invasive surgical staging and sentinel-lymph-node biopsy provides a low morbidity alternative to historical surgical management without compromising oncological outcomes. Adjuvant radiotherapy reduces loco-regional recurrence in intermediate-risk and high-risk cases. Advances in our understanding of the molecular biology of endometrial cancer have paved the way for targeted chemotherapeutic strategies, and clinical trials will establish their benefit in adjuvant, advanced, and recurrent disease settings in the coming years.","container-title":"Lancet (London, England)","DOI":"10.1016/S0140-6736(22)00323-3","ISSN":"1474-547X","issue":"10333","journalAbbreviation":"Lancet","language":"eng","note":"PMID: 35397864","page":"1412-1428","source":"PubMed","title":"Endometrial cancer","volume":"399","author":[{"family":"Crosbie","given":"Emma J."},{"family":"Kitson","given":"Sarah J."},{"family":"McAlpine","given":"Jessica N."},{"family":"Mukhopadhyay","given":"Asima"},{"family":"Powell","given":"Melanie E."},{"family":"Singh","given":"Naveena"}],"issued":{"date-parts":[["2022",4,9]]}}}],"schema":"https://github.com/citation-style-language/schema/raw/master/csl-citation.json"} </w:instrText>
      </w:r>
      <w:r w:rsidRPr="003F4025">
        <w:rPr>
          <w:lang w:val="lt-LT"/>
        </w:rPr>
        <w:fldChar w:fldCharType="separate"/>
      </w:r>
      <w:r w:rsidRPr="003F4025">
        <w:rPr>
          <w:lang w:val="lt-LT"/>
        </w:rPr>
        <w:fldChar w:fldCharType="end"/>
      </w:r>
      <w:r w:rsidRPr="003F4025">
        <w:rPr>
          <w:lang w:val="lt-LT"/>
        </w:rPr>
        <w:t>. Įvairūs genomo pokyčiai taip pat lemia padidėjusią EV riziką</w:t>
      </w:r>
      <w:r w:rsidRPr="003F4025">
        <w:rPr>
          <w:lang w:val="lt-LT"/>
        </w:rPr>
        <w:fldChar w:fldCharType="begin"/>
      </w:r>
      <w:r w:rsidRPr="003F4025">
        <w:rPr>
          <w:lang w:val="lt-LT"/>
        </w:rPr>
        <w:instrText xml:space="preserve"> ADDIN ZOTERO_ITEM CSL_CITATION {"citationID":"wYtQ9SyZ","properties":{"formattedCitation":"(9)","plainCitation":"(9)","noteIndex":0},"citationItems":[{"id":44452,"uris":["http://zotero.org/users/5814076/items/DAQT7HAS"],"itemData":{"id":44452,"type":"article-journal","abstract":"Although endometrial cancer management remains challenging, a deeper understanding of the genetic diversity as well as the drivers of the various pathogenic states of this disease has led to development of divergent management approaches in an effort to improve therapeutic precision in this complex malignancy. This comprehensive review provides an update on the epidemiology, pathophysiology, diagnosis and molecular classification, recent advancements in disease management, as well as important patient quality-of-life considerations and emerging developments in the rapidly evolving therapeutic landscape of endometrial cancers.","container-title":"Nature Reviews. Disease Primers","DOI":"10.1038/s41572-021-00324-8","ISSN":"2056-676X","issue":"1","journalAbbreviation":"Nat Rev Dis Primers","language":"eng","note":"PMID: 34887451\nPMCID: PMC9421940","page":"88","source":"PubMed","title":"Endometrial cancer","volume":"7","author":[{"family":"Makker","given":"Vicky"},{"family":"MacKay","given":"Helen"},{"family":"Ray-Coquard","given":"Isabelle"},{"family":"Levine","given":"Douglas A."},{"family":"Westin","given":"Shannon N."},{"family":"Aoki","given":"Daisuke"},{"family":"Oaknin","given":"Ana"}],"issued":{"date-parts":[["2021",12,9]]}}}],"schema":"https://github.com/citation-style-language/schema/raw/master/csl-citation.json"} </w:instrText>
      </w:r>
      <w:r w:rsidRPr="003F4025">
        <w:rPr>
          <w:lang w:val="lt-LT"/>
        </w:rPr>
        <w:fldChar w:fldCharType="separate"/>
      </w:r>
      <w:r w:rsidRPr="003F4025">
        <w:rPr>
          <w:lang w:val="lt-LT"/>
        </w:rPr>
        <w:fldChar w:fldCharType="end"/>
      </w:r>
      <w:r w:rsidRPr="003F4025">
        <w:rPr>
          <w:lang w:val="lt-LT"/>
        </w:rPr>
        <w:t xml:space="preserve">. Todėl šiuo metu EV molekulinė klasifikacija yra pagrindinis EV diagnozės ir klinikinių sprendimų priėmimo principas, įskaitant paciento neatitikimų taisymo (angl. </w:t>
      </w:r>
      <w:r w:rsidRPr="003F4025">
        <w:rPr>
          <w:i/>
          <w:iCs/>
          <w:lang w:val="lt-LT"/>
        </w:rPr>
        <w:t>mismatch repair</w:t>
      </w:r>
      <w:r w:rsidRPr="003F4025">
        <w:rPr>
          <w:lang w:val="lt-LT"/>
        </w:rPr>
        <w:t xml:space="preserve">, MMR) būklės nustatymą. MMR būklės nustatymas EV sergančius pacientus skirsto į </w:t>
      </w:r>
      <w:r w:rsidRPr="003F4025">
        <w:rPr>
          <w:rFonts w:eastAsia="Arial"/>
          <w:iCs/>
          <w:lang w:val="lt-LT"/>
        </w:rPr>
        <w:t xml:space="preserve">neatitikimų taisymo trūkumą (angl. </w:t>
      </w:r>
      <w:r w:rsidRPr="003F4025">
        <w:rPr>
          <w:rFonts w:eastAsia="Arial"/>
          <w:i/>
          <w:lang w:val="lt-LT"/>
        </w:rPr>
        <w:t>mismatch repair deficient</w:t>
      </w:r>
      <w:r w:rsidRPr="003F4025">
        <w:rPr>
          <w:rFonts w:eastAsia="Arial"/>
          <w:iCs/>
          <w:lang w:val="lt-LT"/>
        </w:rPr>
        <w:t xml:space="preserve">, dMMR) </w:t>
      </w:r>
      <w:r w:rsidRPr="003F4025">
        <w:rPr>
          <w:lang w:val="lt-LT"/>
        </w:rPr>
        <w:t xml:space="preserve">ir </w:t>
      </w:r>
      <w:r w:rsidRPr="003F4025">
        <w:rPr>
          <w:rFonts w:eastAsia="Arial"/>
          <w:iCs/>
          <w:lang w:val="lt-LT"/>
        </w:rPr>
        <w:t xml:space="preserve">nepažeistą neatitikimų taisymą (angl. </w:t>
      </w:r>
      <w:r w:rsidRPr="003F4025">
        <w:rPr>
          <w:rFonts w:eastAsia="Arial"/>
          <w:i/>
          <w:lang w:val="lt-LT"/>
        </w:rPr>
        <w:t>mismatch repair proficient</w:t>
      </w:r>
      <w:r w:rsidRPr="003F4025">
        <w:rPr>
          <w:rFonts w:eastAsia="Arial"/>
          <w:iCs/>
          <w:lang w:val="lt-LT"/>
        </w:rPr>
        <w:t>, pMMR). MMR būklė</w:t>
      </w:r>
      <w:r w:rsidRPr="003F4025">
        <w:rPr>
          <w:lang w:val="lt-LT"/>
        </w:rPr>
        <w:t xml:space="preserve"> šiuo metu laikoma svarbiu prognostiniu EV veiksniu</w:t>
      </w:r>
      <w:r w:rsidRPr="003F4025">
        <w:rPr>
          <w:lang w:val="lt-LT"/>
        </w:rPr>
        <w:fldChar w:fldCharType="begin"/>
      </w:r>
      <w:r w:rsidRPr="003F4025">
        <w:rPr>
          <w:lang w:val="lt-LT"/>
        </w:rPr>
        <w:instrText xml:space="preserve"> ADDIN ZOTERO_ITEM CSL_CITATION {"citationID":"7vbLW1Iy","properties":{"formattedCitation":"(9)","plainCitation":"(9)","noteIndex":0},"citationItems":[{"id":44452,"uris":["http://zotero.org/users/5814076/items/DAQT7HAS"],"itemData":{"id":44452,"type":"article-journal","abstract":"Although endometrial cancer management remains challenging, a deeper understanding of the genetic diversity as well as the drivers of the various pathogenic states of this disease has led to development of divergent management approaches in an effort to improve therapeutic precision in this complex malignancy. This comprehensive review provides an update on the epidemiology, pathophysiology, diagnosis and molecular classification, recent advancements in disease management, as well as important patient quality-of-life considerations and emerging developments in the rapidly evolving therapeutic landscape of endometrial cancers.","container-title":"Nature Reviews. Disease Primers","DOI":"10.1038/s41572-021-00324-8","ISSN":"2056-676X","issue":"1","journalAbbreviation":"Nat Rev Dis Primers","language":"eng","note":"PMID: 34887451\nPMCID: PMC9421940","page":"88","source":"PubMed","title":"Endometrial cancer","volume":"7","author":[{"family":"Makker","given":"Vicky"},{"family":"MacKay","given":"Helen"},{"family":"Ray-Coquard","given":"Isabelle"},{"family":"Levine","given":"Douglas A."},{"family":"Westin","given":"Shannon N."},{"family":"Aoki","given":"Daisuke"},{"family":"Oaknin","given":"Ana"}],"issued":{"date-parts":[["2021",12,9]]}}}],"schema":"https://github.com/citation-style-language/schema/raw/master/csl-citation.json"} </w:instrText>
      </w:r>
      <w:r w:rsidRPr="003F4025">
        <w:rPr>
          <w:lang w:val="lt-LT"/>
        </w:rPr>
        <w:fldChar w:fldCharType="separate"/>
      </w:r>
      <w:r w:rsidRPr="003F4025">
        <w:rPr>
          <w:lang w:val="lt-LT"/>
        </w:rPr>
        <w:fldChar w:fldCharType="end"/>
      </w:r>
      <w:r w:rsidRPr="003F4025">
        <w:rPr>
          <w:lang w:val="lt-LT"/>
        </w:rPr>
        <w:t>.</w:t>
      </w:r>
    </w:p>
    <w:p w14:paraId="0AEEC5F4" w14:textId="77777777" w:rsidR="001B01C6" w:rsidRPr="003F4025" w:rsidRDefault="001B01C6" w:rsidP="003F4025">
      <w:pPr>
        <w:pStyle w:val="Tekstas"/>
        <w:spacing w:after="0" w:line="276" w:lineRule="auto"/>
        <w:ind w:firstLine="720"/>
        <w:rPr>
          <w:lang w:val="lt-LT"/>
        </w:rPr>
      </w:pPr>
      <w:r w:rsidRPr="003F4025">
        <w:rPr>
          <w:lang w:val="lt-LT"/>
        </w:rPr>
        <w:t>Moterų, sergančių pažengusiu ar metastazavusiu endometriumo vėžiu, 5 metų išgyvenamumas yra nuo 20% iki 25%. Be to, EV yra viena iš nedaugelio vėžio rūšių (kartu su gimdos kaklelio vėžiu), kurių išgyvenamumas nuo 1975 m. nepagerėjo.</w:t>
      </w:r>
    </w:p>
    <w:p w14:paraId="052CE1C8" w14:textId="77777777" w:rsidR="001B01C6" w:rsidRPr="003F4025" w:rsidRDefault="001B01C6" w:rsidP="003F4025">
      <w:pPr>
        <w:pStyle w:val="Tekstas"/>
        <w:spacing w:after="0" w:line="276" w:lineRule="auto"/>
        <w:ind w:firstLine="720"/>
        <w:rPr>
          <w:lang w:val="lt-LT"/>
        </w:rPr>
      </w:pPr>
      <w:r w:rsidRPr="003F4025">
        <w:rPr>
          <w:lang w:val="lt-LT"/>
        </w:rPr>
        <w:t>Prašomai kompensuoti indikacijai gydymo rekomendacijų Lietuvoje nėra. Remiantis remiantis klinikinių ekspertų dirbančių su šia pacientų populiacija įžvalgomis, įprasta klinikinė praktika I eilės gydymui yra skirti platinos pagrindo chemoterapiją su paclitakseliu iki 8 gydymo kursų vėliau taikant stebėjimą. Nustačius ligos progresą yra skiriama II eilės gydymas pembrolizumabo ir lenvatinibo deriniu.</w:t>
      </w:r>
    </w:p>
    <w:p w14:paraId="25DE7BB7" w14:textId="77777777" w:rsidR="001B01C6" w:rsidRPr="003F4025" w:rsidRDefault="001B01C6" w:rsidP="003F4025">
      <w:pPr>
        <w:spacing w:line="276" w:lineRule="auto"/>
        <w:ind w:firstLine="645"/>
        <w:jc w:val="both"/>
        <w:rPr>
          <w:b/>
          <w:bCs/>
          <w:highlight w:val="yellow"/>
        </w:rPr>
      </w:pPr>
      <w:r w:rsidRPr="003F4025">
        <w:t>ESMO 2022 m. paskelbtose EV gydymo rekomendacijose nurodoma, kad pirmos eilės gydymas tiek pažengusiam, tiek atsinaujinusiam endometriumo vėžiui yra karboplatina ir paklitakselis. Šiose gairėse durvalumabas nėra minimas, tačiau reikia pabrėžti, kad gairės išleistos 2022 m. ir šiuo metu nėra naujesnės galiojančios redakcijos, todėl gaires laikome neatitinkančios naujausių klinikinių tyrimų.</w:t>
      </w:r>
    </w:p>
    <w:p w14:paraId="633CEEF3" w14:textId="77777777" w:rsidR="001B01C6" w:rsidRPr="003F4025" w:rsidRDefault="001B01C6" w:rsidP="003F4025">
      <w:pPr>
        <w:pStyle w:val="Tekstas"/>
        <w:spacing w:after="0" w:line="276" w:lineRule="auto"/>
        <w:ind w:firstLine="720"/>
        <w:rPr>
          <w:lang w:val="lt-LT"/>
        </w:rPr>
      </w:pPr>
      <w:r w:rsidRPr="003F4025">
        <w:rPr>
          <w:lang w:val="lt-LT"/>
        </w:rPr>
        <w:t xml:space="preserve">Remiantis Jungtinių Amerikos Valstijų Nacionalinėmis vispusiško vėžio tinklo 2026 m. (angl. </w:t>
      </w:r>
      <w:r w:rsidRPr="003F4025">
        <w:rPr>
          <w:i/>
          <w:iCs/>
          <w:lang w:val="lt-LT"/>
        </w:rPr>
        <w:t>National Comprehensive Cancer Network</w:t>
      </w:r>
      <w:r w:rsidRPr="003F4025">
        <w:rPr>
          <w:lang w:val="lt-LT"/>
        </w:rPr>
        <w:t>) EV diagnostikos ir gydymo gairėmis, prašomai kompensuoti indikacijos daliai - durvalumabas kartu su karboplatina ir paklitakseliu skirtas suaugusioms pacientėms, kurioms yra diagnozuotas pirminis pažengęs ar atsinaujinęs endometriumo vėžys ir numatytas sisteminis gydymas, o po to – palaikomasis gydymas durvalumabo monoterapija kai yra neatitikimų taisymo trūkumas (angl. mismatch repair deficient, dMMR) durvalumabas yra rekomenduojamas.</w:t>
      </w:r>
    </w:p>
    <w:p w14:paraId="33A7C774" w14:textId="77777777" w:rsidR="001B01C6" w:rsidRPr="003F4025" w:rsidRDefault="001B01C6" w:rsidP="003F4025">
      <w:pPr>
        <w:pStyle w:val="Tekstas"/>
        <w:spacing w:after="0" w:line="276" w:lineRule="auto"/>
        <w:ind w:firstLine="720"/>
        <w:rPr>
          <w:rFonts w:eastAsia="Arial"/>
          <w:lang w:val="lt-LT"/>
        </w:rPr>
      </w:pPr>
      <w:r w:rsidRPr="003F4025">
        <w:rPr>
          <w:rFonts w:eastAsia="Arial"/>
          <w:lang w:val="lt-LT"/>
        </w:rPr>
        <w:t xml:space="preserve">Durvalumabo farmakoterapinė grupė – antinavikiniai vaistai, monokloniniai antikūnai ir antikūnų pobūdžio konjugantai, PD-1 / PDL-1 programuojamojo ląstelių žūties baltymo Nr. 1 / žūties ligando Nr. 1 (angl. Programmed cell death protein 1/ death ligand 1) inhibitoriai, ATC kodas – L01FF03. Programuojamos ląstelių žūties ligando Nr. 1 (angl. programmed cell death ligand-1, PD-L1) baltymo raiška yra adaptacinis imuninis atsakas, kuris padeda navikui išvengti atpažinimo ir sunaikinimo veikiant imuninei sistemai. PD-L1 gali indukuoti uždegiminiai signalai (pvz., gama interferonas [IFN gama]), jis gali būti išreikštas ant navikinių ląstelių ir su naviku susijusių imuninių ląstelių naviko mikroaplinkoje. PD-L1, sąveikaudamas su PD-1 ir CD80 (B7.1), blokuoja T ląstelių funkciją ir aktyvinimą. Prisijungęs prie savo receptorių, PD-L1 sumažina citotoksinių T ląstelių </w:t>
      </w:r>
      <w:r w:rsidRPr="003F4025">
        <w:rPr>
          <w:rFonts w:eastAsia="Arial"/>
          <w:lang w:val="lt-LT"/>
        </w:rPr>
        <w:lastRenderedPageBreak/>
        <w:t>aktyvumą, proliferaciją ir citokinų gamybą. Durvalumabas yra pilnai žmogaus imunoglobulinų G1 kapa (IgG1κ) grupės monokloniniai antikūnai, kurie selektyviai blokuoja PD-L1 sąveiką su PD-1 ir CD80 (B7.1). Durvalumabas nesukelia nuo antikūnų priklausomo ląstelinio citotoksinio poveikio. Selektyviai užblokavus PD-L1 / PD-1 ir PD-L1 / CD80 sąveiką, sustiprėja priešnavikinis imuninis atsakas ir skatinamas T ląstelių aktyvinimas.</w:t>
      </w:r>
    </w:p>
    <w:p w14:paraId="469B8B8D" w14:textId="77777777" w:rsidR="001B01C6" w:rsidRPr="003F4025" w:rsidRDefault="001B01C6" w:rsidP="003F4025">
      <w:pPr>
        <w:tabs>
          <w:tab w:val="left" w:pos="426"/>
        </w:tabs>
        <w:spacing w:line="276" w:lineRule="auto"/>
        <w:jc w:val="both"/>
        <w:rPr>
          <w:rFonts w:eastAsia="Arial"/>
        </w:rPr>
      </w:pPr>
      <w:r w:rsidRPr="003F4025">
        <w:rPr>
          <w:rFonts w:eastAsia="Arial"/>
        </w:rPr>
        <w:tab/>
      </w:r>
      <w:r w:rsidRPr="003F4025">
        <w:rPr>
          <w:rFonts w:eastAsia="Arial"/>
        </w:rPr>
        <w:tab/>
        <w:t xml:space="preserve">Pagal Respublikos sveikatos apsaugos ministro 2000 m. sausio 28 d. įsakyme Nr. 49  „Dėl kompensuojamųjų vaistų sąrašų patvirtinimo“ pateiktą ligų ir kompensuojamųjų vaistų joms gydyti sąrašą palyginamasis gydymas atitinka Lietuvos Respublikos sveikatos apsaugos ministro 2002 m. balandžio 5 d. įsakymo Nr. V-159 „Dėl vaistinių preparatų ir medicinos pagalbos priemonių įrašymo į kompensavimo sąrašus ir jų keitimo tvarkos aprašo patvirtinimo“ 116.1 punkto, nes </w:t>
      </w:r>
      <w:r w:rsidRPr="003F4025">
        <w:t xml:space="preserve">suaugusioms pacientėms, kurioms yra diagnozuotas pirminis pažengęs ar atsinaujinęs endometriumo vėžys ir numatytas sisteminis gydymas, o po to – palaikomasis gydymas, platinos pagrindo chemoterapiją su paclitakseliu </w:t>
      </w:r>
      <w:r w:rsidRPr="003F4025">
        <w:rPr>
          <w:rFonts w:eastAsia="Arial"/>
        </w:rPr>
        <w:t>yra „</w:t>
      </w:r>
      <w:r w:rsidRPr="003F4025">
        <w:rPr>
          <w:rFonts w:eastAsia="Arial"/>
          <w:i/>
          <w:iCs/>
        </w:rPr>
        <w:t>paraiškos vertinimo metu atitinkantis įprastą klinikinę praktiką ir pagrįstai laikomas atitinkančiu pripažintas konkrečios ligos gydymo gaires</w:t>
      </w:r>
      <w:r w:rsidRPr="003F4025">
        <w:rPr>
          <w:rFonts w:eastAsia="Arial"/>
        </w:rPr>
        <w:t>“.</w:t>
      </w:r>
    </w:p>
    <w:p w14:paraId="584574F7" w14:textId="77777777" w:rsidR="001B01C6" w:rsidRPr="003F4025" w:rsidRDefault="001B01C6" w:rsidP="003F4025">
      <w:pPr>
        <w:spacing w:line="276" w:lineRule="auto"/>
        <w:jc w:val="both"/>
        <w:rPr>
          <w:rFonts w:eastAsia="Arial"/>
          <w:iCs/>
          <w:color w:val="000000" w:themeColor="text1"/>
        </w:rPr>
      </w:pPr>
    </w:p>
    <w:p w14:paraId="7BA51246" w14:textId="77777777" w:rsidR="001B01C6" w:rsidRPr="003F4025" w:rsidRDefault="001B01C6" w:rsidP="003F4025">
      <w:pPr>
        <w:spacing w:line="276" w:lineRule="auto"/>
        <w:jc w:val="both"/>
        <w:rPr>
          <w:rFonts w:eastAsia="Arial"/>
          <w:i/>
          <w:color w:val="000000" w:themeColor="text1"/>
        </w:rPr>
      </w:pPr>
      <w:r w:rsidRPr="003F4025">
        <w:rPr>
          <w:rFonts w:eastAsia="Arial"/>
          <w:i/>
          <w:color w:val="000000" w:themeColor="text1"/>
        </w:rPr>
        <w:t>Tiesioginis palyginimas</w:t>
      </w:r>
    </w:p>
    <w:p w14:paraId="06BB12E0" w14:textId="77777777" w:rsidR="001B01C6" w:rsidRPr="003F4025" w:rsidRDefault="001B01C6" w:rsidP="003F4025">
      <w:pPr>
        <w:tabs>
          <w:tab w:val="left" w:pos="492"/>
        </w:tabs>
        <w:spacing w:line="276" w:lineRule="auto"/>
        <w:jc w:val="both"/>
        <w:outlineLvl w:val="1"/>
      </w:pPr>
      <w:r w:rsidRPr="003F4025">
        <w:tab/>
      </w:r>
      <w:r w:rsidRPr="003F4025">
        <w:tab/>
        <w:t>DUO-E – tai daugiacentrinis atsitiktinių imčių dvigubai koduotas placebu kontroliuojamasis III fazės tyrimas, kurio metu pacientėms, kurioms yra diagnozuotas pažengęs arba atsinaujinęs endometriumo vėžys, buvo skirta pirmos eilės chemoterapija platinos pagrindu kartu su IMFINZI, o po to – IMFINZI kartu su olaparibu arba be olaparibo.</w:t>
      </w:r>
    </w:p>
    <w:p w14:paraId="51CFD033" w14:textId="77777777" w:rsidR="001B01C6" w:rsidRPr="003F4025" w:rsidRDefault="001B01C6" w:rsidP="003F4025">
      <w:pPr>
        <w:spacing w:line="276" w:lineRule="auto"/>
        <w:ind w:firstLine="720"/>
        <w:jc w:val="both"/>
        <w:rPr>
          <w:lang w:eastAsia="lt-LT"/>
        </w:rPr>
      </w:pPr>
      <w:r w:rsidRPr="003F4025">
        <w:rPr>
          <w:rFonts w:eastAsia="Arial"/>
        </w:rPr>
        <w:t xml:space="preserve">Tyrimo pacientų populiacija atitinka egzistuojančią Lietuvos pacientų populiaciją, kuriai gydymas gali būti skiriamas pagal numatomas </w:t>
      </w:r>
      <w:r w:rsidRPr="003F4025">
        <w:t xml:space="preserve">durvalumabo </w:t>
      </w:r>
      <w:r w:rsidRPr="003F4025">
        <w:rPr>
          <w:rFonts w:eastAsia="Arial"/>
        </w:rPr>
        <w:t xml:space="preserve">skyrimo indikaciją. </w:t>
      </w:r>
      <w:r w:rsidRPr="003F4025">
        <w:rPr>
          <w:lang w:eastAsia="lt-LT"/>
        </w:rPr>
        <w:t>Tyrimo dizainas atitinka III fazės klinikinių tyrimų reikalavimą, yra tinkamas išsikeltoms hipotezėms pagrįsti. Šioje paraiškoje yra vertinamas tik durvalumabo efektyvumas, todėl 3 grupė, kurioje po chemoterapijos buvo paskirtas gydymas durvalumabu ir olaparibu, vertinama nebus. Statistiniai metodai buvo taikomi tinkamai, tyrime vertintos pirminės ir antrinės baigtys atitinka klinikinėje praktikoje reikšmingus gydymo efektyvumo vertinimo kriterijus ir atspindi gydymo tikslus. Pagrindinė vertinamoji baigtis, IBLP, laikoma tinkama pirmine baigtimi įvertinus pacientų, kuriems yra numatyti skirti gydymą, populiaciją.</w:t>
      </w:r>
    </w:p>
    <w:p w14:paraId="2C73108A" w14:textId="77777777" w:rsidR="001B01C6" w:rsidRPr="003F4025" w:rsidRDefault="001B01C6" w:rsidP="003F4025">
      <w:pPr>
        <w:spacing w:line="276" w:lineRule="auto"/>
        <w:ind w:firstLine="720"/>
        <w:jc w:val="both"/>
        <w:rPr>
          <w:rFonts w:eastAsia="Arial"/>
        </w:rPr>
      </w:pPr>
      <w:r w:rsidRPr="003F4025">
        <w:rPr>
          <w:rFonts w:eastAsia="Arial"/>
        </w:rPr>
        <w:t>DUO-E klinikiniame tyrime aktualiame pogrupyje dalyvavo 95 pacientai. Pacientų bendrosios charakteristikos, demografiniai bei ligos rodikliai buvo pateikti visai pacientų imčiai, tai atspindi realią pacientų populiaciją, kuriai šis vaistai būtų skiriamas Lietuvoje.</w:t>
      </w:r>
    </w:p>
    <w:p w14:paraId="554E5A12" w14:textId="77777777" w:rsidR="001B01C6" w:rsidRPr="003F4025" w:rsidRDefault="001B01C6" w:rsidP="003F4025">
      <w:pPr>
        <w:spacing w:line="276" w:lineRule="auto"/>
        <w:ind w:firstLine="720"/>
        <w:jc w:val="both"/>
        <w:rPr>
          <w:rFonts w:eastAsia="Arial"/>
        </w:rPr>
      </w:pPr>
      <w:r w:rsidRPr="003F4025">
        <w:rPr>
          <w:rFonts w:eastAsia="Arial"/>
        </w:rPr>
        <w:t>Apibendrinant, abi gydymo grupės buvo gerai subalansuotos pagal pagrindinius demografinius ir klinikinius ligos parametrus, o dMMR pogrupis pasižymėjo dideliu endometrioidinės histologijos, metastazavimo ir pažengusių FIGO stadijų dažniu, būdingu šiame tyrime dalyvavusiai populiacijai.</w:t>
      </w:r>
    </w:p>
    <w:p w14:paraId="39E23982" w14:textId="77777777" w:rsidR="001B01C6" w:rsidRPr="003F4025" w:rsidRDefault="001B01C6" w:rsidP="003F4025">
      <w:pPr>
        <w:spacing w:line="276" w:lineRule="auto"/>
        <w:ind w:firstLine="720"/>
        <w:jc w:val="both"/>
        <w:rPr>
          <w:rFonts w:eastAsia="Arial"/>
        </w:rPr>
      </w:pPr>
    </w:p>
    <w:p w14:paraId="36C50951" w14:textId="77777777" w:rsidR="001B01C6" w:rsidRPr="003F4025" w:rsidRDefault="001B01C6" w:rsidP="003F4025">
      <w:pPr>
        <w:spacing w:line="276" w:lineRule="auto"/>
        <w:ind w:firstLine="720"/>
        <w:jc w:val="both"/>
      </w:pPr>
      <w:r w:rsidRPr="003F4025">
        <w:rPr>
          <w:rFonts w:eastAsia="Arial"/>
        </w:rPr>
        <w:t>PFS ir OS baigtys:</w:t>
      </w:r>
      <w:r w:rsidRPr="003F4025">
        <w:t xml:space="preserve"> </w:t>
      </w:r>
    </w:p>
    <w:p w14:paraId="40034124" w14:textId="77777777" w:rsidR="001B01C6" w:rsidRPr="003F4025" w:rsidRDefault="001B01C6" w:rsidP="003F4025">
      <w:pPr>
        <w:spacing w:line="276" w:lineRule="auto"/>
        <w:ind w:firstLine="720"/>
        <w:jc w:val="both"/>
        <w:rPr>
          <w:rFonts w:eastAsia="Arial"/>
        </w:rPr>
      </w:pPr>
      <w:r w:rsidRPr="003F4025">
        <w:rPr>
          <w:rFonts w:eastAsia="Arial"/>
        </w:rPr>
        <w:t xml:space="preserve">PFS analizėje buvo nustatytas ryškus ir kliniškai reikšmingas gydymo pranašumas: durvalumabo pridėjimas prie standartinės chemoterapijos lėmė 58 % mažesnę progresavimo ar mirties riziką (RS 0,42; 95 % PI 0,22–0,80), o PFS mediana SoC + D grupėje dar nebuvo pasiekta, palyginti su 7,0 mėnesio SoC grupėje. Šis skirtumas buvo nuoseklus viso stebėjimo metu – Kaplan–Meier kreivės išsiskyrė jau po 4 mėnesių ir išliko aiškiai atskirtos, o ilgalaikė PFS (12 ir 18 mėn.) buvo daugiau nei dvigubai didesnė durvalumabo grupėje. </w:t>
      </w:r>
    </w:p>
    <w:p w14:paraId="57E6DE50" w14:textId="77777777" w:rsidR="001B01C6" w:rsidRPr="003F4025" w:rsidRDefault="001B01C6" w:rsidP="003F4025">
      <w:pPr>
        <w:spacing w:line="276" w:lineRule="auto"/>
        <w:ind w:firstLine="720"/>
        <w:jc w:val="both"/>
        <w:rPr>
          <w:rFonts w:eastAsia="Arial"/>
        </w:rPr>
      </w:pPr>
      <w:r w:rsidRPr="003F4025">
        <w:rPr>
          <w:rFonts w:eastAsia="Arial"/>
        </w:rPr>
        <w:t xml:space="preserve">OS analizė papildo įrodymus. Nors duomenų subrendimas buvo nedidelis (21,7 %), nustatyta reikšminga 66 % mirties rizikos redukcija durvalumabo naudai (RS 0,34; 95 % PI 0,13–0,79). OS </w:t>
      </w:r>
      <w:r w:rsidRPr="003F4025">
        <w:rPr>
          <w:rFonts w:eastAsia="Arial"/>
        </w:rPr>
        <w:lastRenderedPageBreak/>
        <w:t>mediana  SoC grupėje siekė 23,7 mėnesio, o SoC + D grupėje nebuvo pasiekta. OS rodikliai po 12 ir 18 mėnesių taip pat buvo geresni gydymo durvalumabu grupėje (91,2 % ir 86,1 %), palyginti su SoC (74,4 % ir 65,8 %). Šie rezultatai rodo ne tik ankstyvą, bet ir ilgalaikį išgyvenamumo pranašumą.</w:t>
      </w:r>
    </w:p>
    <w:p w14:paraId="4EEB93E7" w14:textId="77777777" w:rsidR="001B01C6" w:rsidRPr="003F4025" w:rsidRDefault="001B01C6" w:rsidP="003F4025">
      <w:pPr>
        <w:spacing w:line="276" w:lineRule="auto"/>
        <w:ind w:firstLine="720"/>
        <w:jc w:val="both"/>
        <w:rPr>
          <w:rFonts w:eastAsia="Arial"/>
        </w:rPr>
      </w:pPr>
      <w:r w:rsidRPr="003F4025">
        <w:rPr>
          <w:rFonts w:eastAsia="Arial"/>
        </w:rPr>
        <w:t>Bendras PFS bei OS rezultatų nuoseklumas ir reikšmingumas leidžia teigti, kad durvalumabo pridėjimas prie standartinės pirmos eilės terapijos yra kliniškai pagrįstas ir reikšmingai pagerina šios aukštos rizikos, dMMR endometriumo vėžiu sergančios pacientų grupės prognozę.</w:t>
      </w:r>
    </w:p>
    <w:p w14:paraId="3E95F3E3" w14:textId="77777777" w:rsidR="001B01C6" w:rsidRPr="003F4025" w:rsidRDefault="001B01C6" w:rsidP="003F4025">
      <w:pPr>
        <w:spacing w:line="276" w:lineRule="auto"/>
        <w:ind w:firstLine="720"/>
        <w:jc w:val="both"/>
        <w:rPr>
          <w:rFonts w:eastAsia="Arial"/>
        </w:rPr>
      </w:pPr>
    </w:p>
    <w:p w14:paraId="19BA25AE" w14:textId="77777777" w:rsidR="001B01C6" w:rsidRPr="003F4025" w:rsidRDefault="001B01C6" w:rsidP="003F4025">
      <w:pPr>
        <w:spacing w:line="276" w:lineRule="auto"/>
        <w:ind w:firstLine="720"/>
        <w:jc w:val="both"/>
        <w:rPr>
          <w:rFonts w:eastAsia="Arial"/>
        </w:rPr>
      </w:pPr>
      <w:r w:rsidRPr="003F4025">
        <w:rPr>
          <w:rFonts w:eastAsia="Arial"/>
        </w:rPr>
        <w:t>Kitos antrinės baigtys:</w:t>
      </w:r>
    </w:p>
    <w:p w14:paraId="1544525D" w14:textId="77777777" w:rsidR="001B01C6" w:rsidRPr="003F4025" w:rsidRDefault="001B01C6" w:rsidP="003F4025">
      <w:pPr>
        <w:spacing w:line="276" w:lineRule="auto"/>
        <w:ind w:firstLine="720"/>
        <w:jc w:val="both"/>
        <w:rPr>
          <w:rFonts w:eastAsia="Arial"/>
        </w:rPr>
      </w:pPr>
      <w:r w:rsidRPr="003F4025">
        <w:rPr>
          <w:rFonts w:eastAsia="Arial"/>
        </w:rPr>
        <w:t>Antrinių baigčių analizė DUO-E tyrime pateikia nuoseklius įrodymus, papildančius pirminius veiksmingumo rezultatus ir sustiprinančius durvalumabo klinikinę vertę dMMR endometriumo vėžio populiacijoje.</w:t>
      </w:r>
    </w:p>
    <w:p w14:paraId="79187E91" w14:textId="77777777" w:rsidR="001B01C6" w:rsidRPr="003F4025" w:rsidRDefault="001B01C6" w:rsidP="003F4025">
      <w:pPr>
        <w:spacing w:line="276" w:lineRule="auto"/>
        <w:ind w:firstLine="720"/>
        <w:jc w:val="both"/>
        <w:rPr>
          <w:rFonts w:eastAsia="Arial"/>
        </w:rPr>
      </w:pPr>
      <w:r w:rsidRPr="003F4025">
        <w:rPr>
          <w:rFonts w:eastAsia="Arial"/>
        </w:rPr>
        <w:t>Pirma, objektyvaus atsako dažnio (ORR) rezultatai patvirtina ryškų gydymo pranašumą: atsakų dažnis SoC + D grupėje buvo beveik dvigubai didesnis nei SoC grupėje (71,4 % vs. 40,5 %), o visiško atsako dažnis taip pat reikšmingai didesnis. Šie duomenys rodo, kad durvalumabas ne tik pagerina išgyvenamumo rodiklius, bet ir padidina ankstyvo, kliniškai matomo gydymo efekto tikimybę.</w:t>
      </w:r>
    </w:p>
    <w:p w14:paraId="3BBC7723" w14:textId="77777777" w:rsidR="001B01C6" w:rsidRPr="003F4025" w:rsidRDefault="001B01C6" w:rsidP="003F4025">
      <w:pPr>
        <w:spacing w:line="276" w:lineRule="auto"/>
        <w:ind w:firstLine="720"/>
        <w:jc w:val="both"/>
        <w:rPr>
          <w:rFonts w:eastAsia="Arial"/>
        </w:rPr>
      </w:pPr>
      <w:r w:rsidRPr="003F4025">
        <w:rPr>
          <w:rFonts w:eastAsia="Arial"/>
        </w:rPr>
        <w:t xml:space="preserve">Antra, atsako trukmės (DoR) rezultatai rodo, kad didžioji dalis SoC + D grupės pacienčių išliko atsake ≥18 mėnesių (75,2 %), o SoC grupėje – mažiau nei pusė. Kaplan–Meier kreivė aiškiai rodo, kad ilgesni, patvarūs atsakai yra būdingi būtent durvalumabo grupei. </w:t>
      </w:r>
    </w:p>
    <w:p w14:paraId="48335A4C" w14:textId="77777777" w:rsidR="001B01C6" w:rsidRPr="003F4025" w:rsidRDefault="001B01C6" w:rsidP="003F4025">
      <w:pPr>
        <w:spacing w:line="276" w:lineRule="auto"/>
        <w:ind w:firstLine="720"/>
        <w:jc w:val="both"/>
        <w:rPr>
          <w:rFonts w:eastAsia="Arial"/>
        </w:rPr>
      </w:pPr>
      <w:r w:rsidRPr="003F4025">
        <w:rPr>
          <w:rFonts w:eastAsia="Arial"/>
        </w:rPr>
        <w:t>Trečia, pacientų praneštos baigtys (HRQoL), įvertintos trijų validuotų instrumentų – EORTC QLQ-C30, QLQ-EN24 ir EQ-5D-5L – pagalba, rodo, kad durvalumabo pridėjimas prie standartinės terapijos neblogina gyvenimo kokybės. Per 12 mėnesių nebuvo nustatyta nei funkcijos, nei simptomų skalėse kliniškai reikšmingo blogėjimo. Gyvenimo kokybės stabilumas imunoterapijos fone yra svarbus aspektas, patvirtinantis gerą gydymo toleravimą ir leidžiantis tvirtinti, kad veiksmingumo nauda nepasiekiama gyvenimo kokybės sąskaita.</w:t>
      </w:r>
    </w:p>
    <w:p w14:paraId="751BF49E" w14:textId="77777777" w:rsidR="001B01C6" w:rsidRPr="003F4025" w:rsidRDefault="001B01C6" w:rsidP="003F4025">
      <w:pPr>
        <w:spacing w:line="276" w:lineRule="auto"/>
        <w:ind w:firstLine="720"/>
        <w:jc w:val="both"/>
        <w:rPr>
          <w:rFonts w:eastAsia="Arial"/>
        </w:rPr>
      </w:pPr>
      <w:r w:rsidRPr="003F4025">
        <w:rPr>
          <w:rFonts w:eastAsia="Arial"/>
        </w:rPr>
        <w:t>Apibendrinant, antrinės baigtys DUO-E tyrime nuosekliai rodo durvalumabo pridėtinę naudą. ORR ir DoR rezultatai patvirtina gilesnį ir ilgesnį atsaką, o HRQoL duomenys – gerą toleravimą. Visos šios baigtys drauge sustiprina pirminius veiksmingumo rodiklius (PFS, OS) ir aiškiai pagrindžia durvalumabo vertę kaip klinikiniu požiūriu reikšmingą gydymo komponentą dMMR endometriumo vėžio populiacijoje.</w:t>
      </w:r>
    </w:p>
    <w:p w14:paraId="4C843786" w14:textId="77777777" w:rsidR="001B01C6" w:rsidRPr="003F4025" w:rsidRDefault="001B01C6" w:rsidP="003F4025">
      <w:pPr>
        <w:tabs>
          <w:tab w:val="left" w:pos="426"/>
        </w:tabs>
        <w:spacing w:line="276" w:lineRule="auto"/>
        <w:jc w:val="both"/>
        <w:rPr>
          <w:highlight w:val="yellow"/>
        </w:rPr>
      </w:pPr>
    </w:p>
    <w:p w14:paraId="0752FFB4" w14:textId="77777777" w:rsidR="001B01C6" w:rsidRPr="003F4025" w:rsidRDefault="001B01C6" w:rsidP="003F4025">
      <w:pPr>
        <w:spacing w:line="276" w:lineRule="auto"/>
        <w:ind w:firstLine="720"/>
        <w:jc w:val="both"/>
        <w:rPr>
          <w:iCs/>
        </w:rPr>
      </w:pPr>
      <w:r w:rsidRPr="003F4025">
        <w:rPr>
          <w:rFonts w:eastAsia="Arial"/>
          <w:iCs/>
          <w:color w:val="000000" w:themeColor="text1"/>
        </w:rPr>
        <w:t xml:space="preserve">Atsižvelgiant į veiksmingumo ir saugumo rezultatus, </w:t>
      </w:r>
      <w:r w:rsidRPr="003F4025">
        <w:rPr>
          <w:iCs/>
        </w:rPr>
        <w:t>D</w:t>
      </w:r>
      <w:r w:rsidRPr="003F4025">
        <w:rPr>
          <w:rFonts w:eastAsia="Arial"/>
          <w:iCs/>
          <w:color w:val="000000" w:themeColor="text1"/>
        </w:rPr>
        <w:t>urvalumabo</w:t>
      </w:r>
      <w:r w:rsidRPr="003F4025">
        <w:rPr>
          <w:rFonts w:eastAsia="Arial"/>
          <w:iCs/>
        </w:rPr>
        <w:t xml:space="preserve"> </w:t>
      </w:r>
      <w:r w:rsidRPr="003F4025">
        <w:rPr>
          <w:iCs/>
        </w:rPr>
        <w:t>kartu su karboplatina ir paklitakseliu</w:t>
      </w:r>
      <w:r w:rsidRPr="003F4025">
        <w:rPr>
          <w:rFonts w:eastAsia="Arial"/>
          <w:iCs/>
          <w:color w:val="000000" w:themeColor="text1"/>
        </w:rPr>
        <w:t xml:space="preserve">, o vėliau tęsiant durvalumabo monoterapija palyginamasis veiksmingumas yra didesnis, lyginant su įprasta klinikine praktika </w:t>
      </w:r>
      <w:r w:rsidRPr="003F4025">
        <w:rPr>
          <w:iCs/>
        </w:rPr>
        <w:t>suaugusioms pacientėms, kurioms yra diagnozuotas pirminis pažengęs ar atsinaujinęs endometriumo vėžys ir kai yra neatitikimų taisymo trūkumas (angl. mismatch repair deficient, dMMR) bei numatytas sisteminis gydymas, o po to – palaikomasis gydymas.</w:t>
      </w:r>
    </w:p>
    <w:p w14:paraId="2694C8FE" w14:textId="77777777" w:rsidR="001B01C6" w:rsidRPr="003F4025" w:rsidRDefault="001B01C6" w:rsidP="003F4025">
      <w:pPr>
        <w:pStyle w:val="ListParagraph"/>
        <w:tabs>
          <w:tab w:val="left" w:pos="426"/>
        </w:tabs>
        <w:spacing w:line="276" w:lineRule="auto"/>
        <w:ind w:left="0"/>
        <w:rPr>
          <w:b/>
          <w:bCs/>
          <w:caps/>
        </w:rPr>
      </w:pPr>
    </w:p>
    <w:p w14:paraId="39C1ADA8" w14:textId="77777777" w:rsidR="00AC5129" w:rsidRPr="003F4025" w:rsidRDefault="00AC5129" w:rsidP="003F4025">
      <w:pPr>
        <w:pStyle w:val="ListParagraph"/>
        <w:tabs>
          <w:tab w:val="left" w:pos="426"/>
        </w:tabs>
        <w:spacing w:line="276" w:lineRule="auto"/>
        <w:ind w:left="0"/>
        <w:rPr>
          <w:b/>
          <w:bCs/>
          <w:caps/>
        </w:rPr>
      </w:pPr>
    </w:p>
    <w:p w14:paraId="7DE09EB5" w14:textId="69E9DD74" w:rsidR="00E03C3F" w:rsidRPr="003F4025" w:rsidRDefault="00CC7832" w:rsidP="003F4025">
      <w:pPr>
        <w:pStyle w:val="ListParagraph"/>
        <w:numPr>
          <w:ilvl w:val="0"/>
          <w:numId w:val="12"/>
        </w:numPr>
        <w:tabs>
          <w:tab w:val="left" w:pos="567"/>
        </w:tabs>
        <w:spacing w:line="276" w:lineRule="auto"/>
        <w:ind w:hanging="720"/>
        <w:rPr>
          <w:b/>
          <w:bCs/>
          <w:caps/>
        </w:rPr>
      </w:pPr>
      <w:r w:rsidRPr="003F4025">
        <w:rPr>
          <w:b/>
          <w:bCs/>
          <w:caps/>
        </w:rPr>
        <w:t xml:space="preserve">ekonominio vertinimo </w:t>
      </w:r>
      <w:r w:rsidR="002F0E4F" w:rsidRPr="003F4025">
        <w:rPr>
          <w:b/>
          <w:bCs/>
          <w:caps/>
        </w:rPr>
        <w:t>apibendrinimas</w:t>
      </w:r>
    </w:p>
    <w:p w14:paraId="584A7D4D" w14:textId="77777777" w:rsidR="001B01C6" w:rsidRPr="003F4025" w:rsidRDefault="001B01C6" w:rsidP="003F4025">
      <w:pPr>
        <w:tabs>
          <w:tab w:val="left" w:pos="426"/>
        </w:tabs>
        <w:spacing w:line="276" w:lineRule="auto"/>
        <w:rPr>
          <w:iCs/>
        </w:rPr>
      </w:pPr>
    </w:p>
    <w:p w14:paraId="009B427A" w14:textId="75F4DCE7" w:rsidR="001B01C6" w:rsidRPr="003F4025" w:rsidRDefault="001B01C6" w:rsidP="003F4025">
      <w:pPr>
        <w:shd w:val="clear" w:color="auto" w:fill="FFFFFF"/>
        <w:spacing w:line="276" w:lineRule="auto"/>
        <w:jc w:val="both"/>
        <w:rPr>
          <w:rFonts w:eastAsia="Arial"/>
          <w:iCs/>
        </w:rPr>
      </w:pPr>
      <w:r w:rsidRPr="003F4025">
        <w:rPr>
          <w:rFonts w:eastAsia="Arial"/>
          <w:iCs/>
        </w:rPr>
        <w:t>Pateikta kašt</w:t>
      </w:r>
      <w:r w:rsidR="00965167" w:rsidRPr="003F4025">
        <w:rPr>
          <w:rFonts w:eastAsia="Arial"/>
          <w:iCs/>
        </w:rPr>
        <w:t>ų</w:t>
      </w:r>
      <w:r w:rsidRPr="003F4025">
        <w:rPr>
          <w:rFonts w:eastAsia="Arial"/>
          <w:iCs/>
        </w:rPr>
        <w:t xml:space="preserve"> naudingumo analizė, kurioje nagrinėjamas durvalumabo kaštų naudingumas. Nagrinėjamos pacientės, gaunančios pirmos eilės gydymą pirminiam pažengusiam ar atsinaujinusiam endometriumo vėžiui, kurios yra kandidatės sisteminei terapijai. Ši nagrinėjama pacienčių populiacija atitinka DUO-E klinikinio tyrimo populiaciją, kuriame išskiriami trys pacienčių pogrupiai – dMMR populiacija, pMMR populiacija, bei ITT populiacija. Šio vertinimo metu nagrinėjamas durvalumabo </w:t>
      </w:r>
      <w:r w:rsidRPr="003F4025">
        <w:rPr>
          <w:rFonts w:eastAsia="Arial"/>
          <w:iCs/>
        </w:rPr>
        <w:lastRenderedPageBreak/>
        <w:t xml:space="preserve">kaštų naudingumas pacientėmis kurioms nustatytas dMMR tipo endometriumo vėžys. Palyginamasis gydymas analizėje yra chemoterapija karboplatina ir paklitakseliu. Palyginamasis gydymas atitinka įprastą Lietuvos klinikinę praktiką, bei taikomų vaistų dozavimas atitinka preparatų charakteristikų santraukas. </w:t>
      </w:r>
    </w:p>
    <w:p w14:paraId="5F51F173" w14:textId="77777777" w:rsidR="001B01C6" w:rsidRPr="003F4025" w:rsidRDefault="001B01C6" w:rsidP="003F4025">
      <w:pPr>
        <w:shd w:val="clear" w:color="auto" w:fill="FFFFFF"/>
        <w:spacing w:line="276" w:lineRule="auto"/>
        <w:jc w:val="both"/>
        <w:rPr>
          <w:rFonts w:eastAsia="Arial"/>
          <w:iCs/>
        </w:rPr>
      </w:pPr>
    </w:p>
    <w:p w14:paraId="65A8AC48" w14:textId="6430620A" w:rsidR="001B01C6" w:rsidRPr="003F4025" w:rsidRDefault="001B01C6" w:rsidP="003F4025">
      <w:pPr>
        <w:shd w:val="clear" w:color="auto" w:fill="FFFFFF"/>
        <w:spacing w:line="276" w:lineRule="auto"/>
        <w:jc w:val="both"/>
        <w:rPr>
          <w:rFonts w:eastAsia="Arial"/>
          <w:iCs/>
        </w:rPr>
      </w:pPr>
      <w:r w:rsidRPr="003F4025">
        <w:rPr>
          <w:rFonts w:eastAsia="Arial"/>
          <w:iCs/>
        </w:rPr>
        <w:t xml:space="preserve">Analizėje taikoma </w:t>
      </w:r>
      <w:r w:rsidR="00E527E5">
        <w:rPr>
          <w:rFonts w:eastAsia="Arial"/>
          <w:iCs/>
        </w:rPr>
        <w:t>***</w:t>
      </w:r>
      <w:r w:rsidRPr="003F4025">
        <w:rPr>
          <w:rFonts w:eastAsia="Arial"/>
          <w:iCs/>
        </w:rPr>
        <w:t xml:space="preserve"> metų laiko perspektyva ir analizė atliekama iš PSDF biudžeto perspektyvos. Tarnybos nuomone ši laiko perspektyva yra per ilga, todėl baziniam atvejui analizuoti, tarnyba naudoja </w:t>
      </w:r>
      <w:r w:rsidR="00E527E5">
        <w:rPr>
          <w:rFonts w:eastAsia="Arial"/>
          <w:iCs/>
        </w:rPr>
        <w:t>**</w:t>
      </w:r>
      <w:r w:rsidR="001E176A">
        <w:rPr>
          <w:rFonts w:eastAsia="Arial"/>
          <w:iCs/>
        </w:rPr>
        <w:t>*</w:t>
      </w:r>
      <w:r w:rsidRPr="003F4025">
        <w:rPr>
          <w:rFonts w:eastAsia="Arial"/>
          <w:iCs/>
        </w:rPr>
        <w:t xml:space="preserve"> metų laiko perspektyvą. Taikomas padalintos kohortos išgyvenamumo modelis, ši modelio struktūra yra laikoma tinkama. Ekonominėje analizėje naudojami klinikiniai duomenys sutampa su klinikinėje vertinimo dalyje naudotais duomenimis, analizė yra grindžiama DUO-E klinikinio tyrimo duomenimis. Tarnyba pabrėžia, nors ir PSF ir OS duomenų rizikos santyki</w:t>
      </w:r>
      <w:r w:rsidR="00965167" w:rsidRPr="003F4025">
        <w:rPr>
          <w:rFonts w:eastAsia="Arial"/>
          <w:iCs/>
        </w:rPr>
        <w:t>o pasikliautinasis intervalas</w:t>
      </w:r>
      <w:r w:rsidRPr="003F4025">
        <w:rPr>
          <w:rFonts w:eastAsia="Arial"/>
          <w:iCs/>
        </w:rPr>
        <w:t xml:space="preserve"> ne</w:t>
      </w:r>
      <w:r w:rsidR="00965167" w:rsidRPr="003F4025">
        <w:rPr>
          <w:rFonts w:eastAsia="Arial"/>
          <w:iCs/>
        </w:rPr>
        <w:t>kerta</w:t>
      </w:r>
      <w:r w:rsidRPr="003F4025">
        <w:rPr>
          <w:rFonts w:eastAsia="Arial"/>
          <w:iCs/>
        </w:rPr>
        <w:t xml:space="preserve"> 1,  analizėje naudojamo DUO-E tyrimo PFS ir OS duomenys yra nebrandūs (PFS įvykių brandumas durvalumabo grupėje yra 32,6 proc., o OS įvykių brandumas durvalumabo grupėje yra 15,2 proc.). Vis dėl to, interpretuojant duomenis pastebima tendencija durvalumabo naudai, tačiau siekiant sumažinti neapibrėžtumą ir pateikti patikimą išvadą, reikalingi brandūs duomenys. Taip pat, tarnyba vertina jog pareiškėjo pasirinktos parametrinės bei spline funkcijos bazinio atvejo analizei yra optimistinės, bei grindžiamos neįvardinto eksperto nuomone, kuri nėra pagrįsta duomenimis pateiktais paraiškoje. Kadangi ekstrapoliuojami nebrandūs duomenys, Pareiškėjo pasirinktas optiminstinis PF</w:t>
      </w:r>
      <w:r w:rsidR="00965167" w:rsidRPr="003F4025">
        <w:rPr>
          <w:rFonts w:eastAsia="Arial"/>
          <w:iCs/>
        </w:rPr>
        <w:t>S</w:t>
      </w:r>
      <w:r w:rsidRPr="003F4025">
        <w:rPr>
          <w:rFonts w:eastAsia="Arial"/>
          <w:iCs/>
        </w:rPr>
        <w:t xml:space="preserve"> ir OS duomenų įvertinimo scenarijus Tarnybai nėra priimtinas, taigi, siekiant konservatyvesnio analizės rezultato, Tarnyba pagrindinio atvejo analizėje taiko PF</w:t>
      </w:r>
      <w:r w:rsidR="00965167" w:rsidRPr="003F4025">
        <w:rPr>
          <w:rFonts w:eastAsia="Arial"/>
          <w:iCs/>
        </w:rPr>
        <w:t>S</w:t>
      </w:r>
      <w:r w:rsidRPr="003F4025">
        <w:rPr>
          <w:rFonts w:eastAsia="Arial"/>
          <w:iCs/>
        </w:rPr>
        <w:t xml:space="preserve"> (durvalumabo grupėje - lognormal; standartinio gydymo grupėje – generalized gamma) ir OS (durvalumabo grupėje - exponential; standartinio gydymo grupėje - lognormal) funkcijas, kurios labiau atitinka Kaplano-Mėjerio kreivę atsižvelgiant į AIC įverčius, bei vizualinį atitikimą</w:t>
      </w:r>
      <w:r w:rsidR="00965167" w:rsidRPr="003F4025">
        <w:rPr>
          <w:rFonts w:eastAsia="Arial"/>
          <w:iCs/>
        </w:rPr>
        <w:t xml:space="preserve"> KM</w:t>
      </w:r>
      <w:r w:rsidRPr="003F4025">
        <w:rPr>
          <w:rFonts w:eastAsia="Arial"/>
          <w:iCs/>
        </w:rPr>
        <w:t xml:space="preserve"> kreivei. Tačiau atliekant scenarijų</w:t>
      </w:r>
      <w:r w:rsidR="00965167" w:rsidRPr="003F4025">
        <w:rPr>
          <w:rFonts w:eastAsia="Arial"/>
          <w:iCs/>
        </w:rPr>
        <w:t>,</w:t>
      </w:r>
      <w:r w:rsidRPr="003F4025">
        <w:rPr>
          <w:rFonts w:eastAsia="Arial"/>
          <w:iCs/>
        </w:rPr>
        <w:t xml:space="preserve"> jautrumo analizę yra stebima jog net ir keičiant naudojamas ekstrapoliacijas, ICER vertė drastiškai nekinta. </w:t>
      </w:r>
    </w:p>
    <w:p w14:paraId="12E633DB" w14:textId="77777777" w:rsidR="001B01C6" w:rsidRPr="003F4025" w:rsidRDefault="001B01C6" w:rsidP="003F4025">
      <w:pPr>
        <w:shd w:val="clear" w:color="auto" w:fill="FFFFFF"/>
        <w:spacing w:line="276" w:lineRule="auto"/>
        <w:jc w:val="both"/>
        <w:rPr>
          <w:rFonts w:eastAsia="Arial"/>
          <w:iCs/>
        </w:rPr>
      </w:pPr>
    </w:p>
    <w:p w14:paraId="2460090A" w14:textId="64B125BC" w:rsidR="001B01C6" w:rsidRPr="003F4025" w:rsidRDefault="001B01C6" w:rsidP="003F4025">
      <w:pPr>
        <w:shd w:val="clear" w:color="auto" w:fill="FFFFFF"/>
        <w:spacing w:line="276" w:lineRule="auto"/>
        <w:jc w:val="both"/>
        <w:rPr>
          <w:rFonts w:eastAsia="Arial"/>
          <w:iCs/>
        </w:rPr>
      </w:pPr>
      <w:r w:rsidRPr="003F4025">
        <w:rPr>
          <w:rFonts w:eastAsia="Arial"/>
          <w:iCs/>
        </w:rPr>
        <w:t xml:space="preserve">Analizėje sveikatos būklėms priskiriami gyvenimo kokybės įverčiai. Šie įverčiai yra grindžiami DUO-E klinikinio tyrimo duomenimis. Siekiant išgauti </w:t>
      </w:r>
      <w:r w:rsidR="00965167" w:rsidRPr="003F4025">
        <w:rPr>
          <w:rFonts w:eastAsia="Arial"/>
          <w:iCs/>
        </w:rPr>
        <w:t xml:space="preserve">gyvenimo </w:t>
      </w:r>
      <w:r w:rsidRPr="003F4025">
        <w:rPr>
          <w:rFonts w:eastAsia="Arial"/>
          <w:iCs/>
        </w:rPr>
        <w:t xml:space="preserve">kokybės įverčius, kurie bus taikomi modelyje, pareiškėjas atliko regresinę analizę naudojant MMRM analizę. Pareiškėjas atliko šią analizę naudojant skirtingas kovariacijas, </w:t>
      </w:r>
      <w:r w:rsidR="00965167" w:rsidRPr="003F4025">
        <w:rPr>
          <w:rFonts w:eastAsia="Arial"/>
          <w:iCs/>
        </w:rPr>
        <w:t>siekdamas</w:t>
      </w:r>
      <w:r w:rsidRPr="003F4025">
        <w:rPr>
          <w:rFonts w:eastAsia="Arial"/>
          <w:iCs/>
        </w:rPr>
        <w:t xml:space="preserve"> identifikuoti modelį</w:t>
      </w:r>
      <w:r w:rsidR="00965167" w:rsidRPr="003F4025">
        <w:rPr>
          <w:rFonts w:eastAsia="Arial"/>
          <w:iCs/>
        </w:rPr>
        <w:t>,</w:t>
      </w:r>
      <w:r w:rsidRPr="003F4025">
        <w:rPr>
          <w:rFonts w:eastAsia="Arial"/>
          <w:iCs/>
        </w:rPr>
        <w:t xml:space="preserve"> labiausiai tinkantį turimiems duomenims. Pareiškėjas </w:t>
      </w:r>
      <w:r w:rsidR="00965167" w:rsidRPr="003F4025">
        <w:rPr>
          <w:rFonts w:eastAsia="Arial"/>
          <w:iCs/>
        </w:rPr>
        <w:t>įvardino,</w:t>
      </w:r>
      <w:r w:rsidRPr="003F4025">
        <w:rPr>
          <w:rFonts w:eastAsia="Arial"/>
          <w:iCs/>
        </w:rPr>
        <w:t xml:space="preserve"> jog atliko keturis modelius, iš kurių jo teigimu, geriausiai atitiko antras modelis. Tačiau, pareiškėjas nepateikia šios regresinės analizės rezultatų, todėl Tarnyba negali </w:t>
      </w:r>
      <w:r w:rsidR="00965167" w:rsidRPr="003F4025">
        <w:rPr>
          <w:rFonts w:eastAsia="Arial"/>
          <w:iCs/>
        </w:rPr>
        <w:t xml:space="preserve">pilnai </w:t>
      </w:r>
      <w:r w:rsidRPr="003F4025">
        <w:rPr>
          <w:rFonts w:eastAsia="Arial"/>
          <w:iCs/>
        </w:rPr>
        <w:t>įvertinti</w:t>
      </w:r>
      <w:r w:rsidR="00965167" w:rsidRPr="003F4025">
        <w:rPr>
          <w:rFonts w:eastAsia="Arial"/>
          <w:iCs/>
        </w:rPr>
        <w:t xml:space="preserve"> gyvenimo</w:t>
      </w:r>
      <w:r w:rsidRPr="003F4025">
        <w:rPr>
          <w:rFonts w:eastAsia="Arial"/>
          <w:iCs/>
        </w:rPr>
        <w:t xml:space="preserve"> kokybės įverčių patikimumo. Pareiškėjas taip pat pritaikė su amžiumi susijusius kokybės įverčius modelyje, kurie buvo naudojami iš Alava et al. tyrimo. Modelyje galima buvo keisti </w:t>
      </w:r>
      <w:r w:rsidR="00965167" w:rsidRPr="003F4025">
        <w:rPr>
          <w:rFonts w:eastAsia="Arial"/>
          <w:iCs/>
        </w:rPr>
        <w:t>metodą,</w:t>
      </w:r>
      <w:r w:rsidRPr="003F4025">
        <w:rPr>
          <w:rFonts w:eastAsia="Arial"/>
          <w:iCs/>
        </w:rPr>
        <w:t xml:space="preserve"> kuriuo buvo grindžiami su amžiumi susiję kokybės įverčiai į Ara et al. tyrimą, tačiau šis pokytis analizės rezultato nelemia. </w:t>
      </w:r>
    </w:p>
    <w:p w14:paraId="13478C1E" w14:textId="77777777" w:rsidR="001B01C6" w:rsidRPr="003F4025" w:rsidRDefault="001B01C6" w:rsidP="003F4025">
      <w:pPr>
        <w:shd w:val="clear" w:color="auto" w:fill="FFFFFF"/>
        <w:spacing w:line="276" w:lineRule="auto"/>
        <w:jc w:val="both"/>
        <w:rPr>
          <w:rFonts w:eastAsia="Arial"/>
          <w:iCs/>
        </w:rPr>
      </w:pPr>
    </w:p>
    <w:p w14:paraId="3AD71950" w14:textId="09F12886" w:rsidR="001B01C6" w:rsidRPr="003F4025" w:rsidRDefault="001B01C6" w:rsidP="003F4025">
      <w:pPr>
        <w:shd w:val="clear" w:color="auto" w:fill="FFFFFF"/>
        <w:spacing w:line="276" w:lineRule="auto"/>
        <w:jc w:val="both"/>
        <w:rPr>
          <w:rFonts w:eastAsia="Arial"/>
          <w:iCs/>
        </w:rPr>
      </w:pPr>
      <w:r w:rsidRPr="003F4025">
        <w:rPr>
          <w:rFonts w:eastAsia="Arial"/>
          <w:iCs/>
        </w:rPr>
        <w:t>Siekiant pateikti konservatyvų analizės rezultatą, tarnyba taiko prielaidą, jog abiejose gydymo grupėse visi pacientai gauna visus 6, pagal gydymo rekomendacijas, chemoterapijos ciklus, bei Tarnyba taikoma 100 proc. RDI lyginamosioms terapijoms. Tarnyba atnaujino nepageidaujamų poveikių valdymo kaštų informaciją modelyje, kadangi pareiškėjo pateikti duomenys neatitiko naujausių kaštų. Tarnyba vertina, jog analizėje ligos valdymo kaštai nėra pilnai pritaikyti Lietuvos praktikai, tačiau atsižvelgiant į šių kaštų įtaką analizės rezultatui, Tarnyba vertina jog rezultatą galima interpretuoti. Galiausiai, pareiškėjo pateikti duomenys ir kaštai neatitinka Lietuvos klinikinės praktikos, taigi ši informacija ir kaštai buvo atnaujinti,</w:t>
      </w:r>
      <w:r w:rsidR="00965167" w:rsidRPr="003F4025">
        <w:rPr>
          <w:rFonts w:eastAsia="Arial"/>
          <w:iCs/>
        </w:rPr>
        <w:t xml:space="preserve"> atliekant analizės rezultato perskaičiavimą ir interpetuojant rezultatą</w:t>
      </w:r>
      <w:r w:rsidRPr="003F4025">
        <w:rPr>
          <w:rFonts w:eastAsia="Arial"/>
          <w:iCs/>
        </w:rPr>
        <w:t xml:space="preserve">. </w:t>
      </w:r>
    </w:p>
    <w:p w14:paraId="68F2F7AA" w14:textId="77777777" w:rsidR="001B01C6" w:rsidRPr="003F4025" w:rsidRDefault="001B01C6" w:rsidP="003F4025">
      <w:pPr>
        <w:shd w:val="clear" w:color="auto" w:fill="FFFFFF"/>
        <w:spacing w:line="276" w:lineRule="auto"/>
        <w:jc w:val="both"/>
        <w:rPr>
          <w:rFonts w:eastAsia="Arial"/>
          <w:iCs/>
        </w:rPr>
      </w:pPr>
    </w:p>
    <w:p w14:paraId="05E6778A" w14:textId="03B2C0A8" w:rsidR="001B01C6" w:rsidRPr="003F4025" w:rsidRDefault="001B01C6" w:rsidP="003F4025">
      <w:pPr>
        <w:shd w:val="clear" w:color="auto" w:fill="FFFFFF"/>
        <w:spacing w:line="276" w:lineRule="auto"/>
        <w:jc w:val="both"/>
        <w:rPr>
          <w:rFonts w:eastAsia="Arial"/>
          <w:iCs/>
        </w:rPr>
      </w:pPr>
      <w:r w:rsidRPr="003F4025">
        <w:rPr>
          <w:rFonts w:eastAsia="Arial"/>
          <w:iCs/>
        </w:rPr>
        <w:t>Analizėje ligos našta</w:t>
      </w:r>
      <w:r w:rsidR="00965167" w:rsidRPr="003F4025">
        <w:rPr>
          <w:rFonts w:eastAsia="Arial"/>
          <w:iCs/>
        </w:rPr>
        <w:t xml:space="preserve"> (santykinis kokybiškos gyvenimo trukmės praradimas)</w:t>
      </w:r>
      <w:r w:rsidRPr="003F4025">
        <w:rPr>
          <w:rFonts w:eastAsia="Arial"/>
          <w:iCs/>
        </w:rPr>
        <w:t xml:space="preserve"> nustatyta sunki, o referencinė kaštų naudingumo vertė – </w:t>
      </w:r>
      <w:r w:rsidR="00427446">
        <w:rPr>
          <w:rFonts w:eastAsia="Arial"/>
          <w:iCs/>
        </w:rPr>
        <w:t>***</w:t>
      </w:r>
      <w:r w:rsidRPr="003F4025">
        <w:rPr>
          <w:rFonts w:eastAsia="Arial"/>
          <w:iCs/>
        </w:rPr>
        <w:t xml:space="preserve"> BVP per capita. Atsižvelgiant į Tarnybos taikomas prielaidas, įvertinta, jog durvalumabas yra kaštams naudingas.  </w:t>
      </w:r>
    </w:p>
    <w:p w14:paraId="28FA3125" w14:textId="77777777" w:rsidR="001B01C6" w:rsidRPr="003F4025" w:rsidRDefault="001B01C6" w:rsidP="003F4025">
      <w:pPr>
        <w:tabs>
          <w:tab w:val="left" w:pos="426"/>
        </w:tabs>
        <w:spacing w:line="276" w:lineRule="auto"/>
        <w:rPr>
          <w:b/>
          <w:bCs/>
          <w:iCs/>
          <w:caps/>
        </w:rPr>
      </w:pPr>
    </w:p>
    <w:p w14:paraId="174D84D7" w14:textId="09C7BC2B" w:rsidR="0035172D" w:rsidRPr="003F4025" w:rsidRDefault="00164D64" w:rsidP="003F4025">
      <w:pPr>
        <w:tabs>
          <w:tab w:val="left" w:pos="426"/>
        </w:tabs>
        <w:spacing w:line="276" w:lineRule="auto"/>
        <w:rPr>
          <w:b/>
          <w:lang w:eastAsia="lt-LT"/>
        </w:rPr>
      </w:pPr>
      <w:r w:rsidRPr="003F4025">
        <w:rPr>
          <w:b/>
          <w:lang w:eastAsia="lt-LT"/>
        </w:rPr>
        <w:t xml:space="preserve">3.1 </w:t>
      </w:r>
      <w:r w:rsidR="0035172D" w:rsidRPr="003F4025">
        <w:rPr>
          <w:b/>
          <w:lang w:eastAsia="lt-LT"/>
        </w:rPr>
        <w:t>Ekonominės analizės rezultatas</w:t>
      </w:r>
    </w:p>
    <w:p w14:paraId="4801D227" w14:textId="77777777" w:rsidR="009E44AE" w:rsidRPr="003F4025" w:rsidRDefault="009E44AE" w:rsidP="003F4025">
      <w:pPr>
        <w:tabs>
          <w:tab w:val="left" w:pos="426"/>
        </w:tabs>
        <w:spacing w:line="276" w:lineRule="auto"/>
        <w:rPr>
          <w:b/>
          <w:lang w:eastAsia="lt-LT"/>
        </w:rPr>
      </w:pPr>
    </w:p>
    <w:tbl>
      <w:tblPr>
        <w:tblStyle w:val="Lentelstinklelis1"/>
        <w:tblW w:w="9439"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6200"/>
        <w:gridCol w:w="3239"/>
      </w:tblGrid>
      <w:tr w:rsidR="00334F18" w:rsidRPr="003F4025" w14:paraId="42D6C843" w14:textId="77777777" w:rsidTr="00BE7489">
        <w:trPr>
          <w:trHeight w:val="344"/>
          <w:jc w:val="center"/>
        </w:trPr>
        <w:tc>
          <w:tcPr>
            <w:tcW w:w="9439" w:type="dxa"/>
            <w:gridSpan w:val="2"/>
            <w:tcBorders>
              <w:top w:val="single" w:sz="12" w:space="0" w:color="auto"/>
              <w:left w:val="single" w:sz="4" w:space="0" w:color="auto"/>
              <w:right w:val="single" w:sz="4" w:space="0" w:color="auto"/>
            </w:tcBorders>
            <w:vAlign w:val="center"/>
          </w:tcPr>
          <w:p w14:paraId="39FD3B40" w14:textId="77777777" w:rsidR="009E44AE" w:rsidRPr="003F4025" w:rsidRDefault="009E44AE" w:rsidP="003F4025">
            <w:pPr>
              <w:tabs>
                <w:tab w:val="left" w:pos="567"/>
              </w:tabs>
              <w:spacing w:line="276" w:lineRule="auto"/>
              <w:jc w:val="center"/>
              <w:rPr>
                <w:b/>
                <w:bCs/>
                <w:sz w:val="26"/>
                <w:szCs w:val="26"/>
                <w:lang w:eastAsia="lt-LT"/>
              </w:rPr>
            </w:pPr>
            <w:r w:rsidRPr="003F4025">
              <w:rPr>
                <w:b/>
                <w:bCs/>
                <w:sz w:val="26"/>
                <w:szCs w:val="26"/>
                <w:lang w:eastAsia="lt-LT"/>
              </w:rPr>
              <w:t>Rezultatai</w:t>
            </w:r>
          </w:p>
        </w:tc>
      </w:tr>
      <w:tr w:rsidR="009316CA" w:rsidRPr="003F4025" w14:paraId="319AF392" w14:textId="77777777" w:rsidTr="001B01C6">
        <w:trPr>
          <w:trHeight w:val="267"/>
          <w:jc w:val="center"/>
        </w:trPr>
        <w:tc>
          <w:tcPr>
            <w:tcW w:w="6200" w:type="dxa"/>
            <w:tcBorders>
              <w:left w:val="single" w:sz="4" w:space="0" w:color="auto"/>
            </w:tcBorders>
          </w:tcPr>
          <w:p w14:paraId="44CD8D27" w14:textId="27245A0B" w:rsidR="009316CA" w:rsidRPr="003F4025" w:rsidRDefault="009316CA" w:rsidP="009316CA">
            <w:pPr>
              <w:tabs>
                <w:tab w:val="left" w:pos="567"/>
              </w:tabs>
              <w:spacing w:line="276" w:lineRule="auto"/>
              <w:jc w:val="right"/>
              <w:rPr>
                <w:iCs/>
                <w:lang w:eastAsia="lt-LT"/>
              </w:rPr>
            </w:pPr>
            <w:r w:rsidRPr="003F4025">
              <w:rPr>
                <w:iCs/>
                <w:lang w:eastAsia="lt-LT"/>
              </w:rPr>
              <w:t>Kaštų skirtumas</w:t>
            </w:r>
          </w:p>
        </w:tc>
        <w:tc>
          <w:tcPr>
            <w:tcW w:w="3239" w:type="dxa"/>
            <w:tcBorders>
              <w:right w:val="single" w:sz="4" w:space="0" w:color="auto"/>
            </w:tcBorders>
          </w:tcPr>
          <w:p w14:paraId="1CACF0B4" w14:textId="0A95B9C6" w:rsidR="009316CA" w:rsidRPr="003F4025" w:rsidRDefault="004F2D38" w:rsidP="009316CA">
            <w:pPr>
              <w:tabs>
                <w:tab w:val="left" w:pos="567"/>
              </w:tabs>
              <w:spacing w:line="276" w:lineRule="auto"/>
              <w:jc w:val="both"/>
              <w:rPr>
                <w:i/>
                <w:iCs/>
                <w:lang w:eastAsia="lt-LT"/>
              </w:rPr>
            </w:pPr>
            <w:r>
              <w:rPr>
                <w:i/>
                <w:iCs/>
                <w:lang w:eastAsia="lt-LT"/>
              </w:rPr>
              <w:t>***</w:t>
            </w:r>
            <w:r w:rsidR="009316CA" w:rsidRPr="008077B1">
              <w:rPr>
                <w:i/>
                <w:iCs/>
                <w:lang w:eastAsia="lt-LT"/>
              </w:rPr>
              <w:t xml:space="preserve"> €</w:t>
            </w:r>
          </w:p>
        </w:tc>
      </w:tr>
      <w:tr w:rsidR="009316CA" w:rsidRPr="003F4025" w14:paraId="49F818A3" w14:textId="77777777" w:rsidTr="001B01C6">
        <w:trPr>
          <w:trHeight w:val="267"/>
          <w:jc w:val="center"/>
        </w:trPr>
        <w:tc>
          <w:tcPr>
            <w:tcW w:w="6200" w:type="dxa"/>
            <w:tcBorders>
              <w:left w:val="single" w:sz="4" w:space="0" w:color="auto"/>
            </w:tcBorders>
          </w:tcPr>
          <w:p w14:paraId="021DB925" w14:textId="389F1BF5" w:rsidR="009316CA" w:rsidRPr="003F4025" w:rsidRDefault="009316CA" w:rsidP="009316CA">
            <w:pPr>
              <w:tabs>
                <w:tab w:val="left" w:pos="567"/>
              </w:tabs>
              <w:spacing w:line="276" w:lineRule="auto"/>
              <w:jc w:val="right"/>
              <w:rPr>
                <w:iCs/>
                <w:lang w:eastAsia="lt-LT"/>
              </w:rPr>
            </w:pPr>
            <w:r w:rsidRPr="003F4025">
              <w:rPr>
                <w:iCs/>
                <w:lang w:eastAsia="lt-LT"/>
              </w:rPr>
              <w:t>Papildomi gyvenimo metai (LY)</w:t>
            </w:r>
          </w:p>
        </w:tc>
        <w:tc>
          <w:tcPr>
            <w:tcW w:w="3239" w:type="dxa"/>
            <w:tcBorders>
              <w:right w:val="single" w:sz="4" w:space="0" w:color="auto"/>
            </w:tcBorders>
          </w:tcPr>
          <w:p w14:paraId="4954817B" w14:textId="15536EB9" w:rsidR="009316CA" w:rsidRPr="003F4025" w:rsidRDefault="009316CA" w:rsidP="009316CA">
            <w:pPr>
              <w:tabs>
                <w:tab w:val="left" w:pos="567"/>
              </w:tabs>
              <w:spacing w:line="276" w:lineRule="auto"/>
              <w:jc w:val="both"/>
              <w:rPr>
                <w:i/>
                <w:iCs/>
                <w:lang w:eastAsia="lt-LT"/>
              </w:rPr>
            </w:pPr>
            <w:r w:rsidRPr="00EE7CCE">
              <w:rPr>
                <w:lang w:eastAsia="lt-LT"/>
              </w:rPr>
              <w:t>Skirtumas:</w:t>
            </w:r>
            <w:r>
              <w:rPr>
                <w:lang w:eastAsia="lt-LT"/>
              </w:rPr>
              <w:t xml:space="preserve"> </w:t>
            </w:r>
            <w:r w:rsidR="00237F25">
              <w:rPr>
                <w:lang w:eastAsia="lt-LT"/>
              </w:rPr>
              <w:t>***</w:t>
            </w:r>
          </w:p>
        </w:tc>
      </w:tr>
      <w:tr w:rsidR="009316CA" w:rsidRPr="003F4025" w14:paraId="20ADA742" w14:textId="77777777" w:rsidTr="001B01C6">
        <w:trPr>
          <w:trHeight w:val="267"/>
          <w:jc w:val="center"/>
        </w:trPr>
        <w:tc>
          <w:tcPr>
            <w:tcW w:w="6200" w:type="dxa"/>
            <w:tcBorders>
              <w:left w:val="single" w:sz="4" w:space="0" w:color="auto"/>
            </w:tcBorders>
          </w:tcPr>
          <w:p w14:paraId="0F567576" w14:textId="2606A2E9" w:rsidR="009316CA" w:rsidRPr="003F4025" w:rsidRDefault="009316CA" w:rsidP="009316CA">
            <w:pPr>
              <w:tabs>
                <w:tab w:val="left" w:pos="567"/>
              </w:tabs>
              <w:spacing w:line="276" w:lineRule="auto"/>
              <w:jc w:val="right"/>
              <w:rPr>
                <w:iCs/>
                <w:lang w:eastAsia="lt-LT"/>
              </w:rPr>
            </w:pPr>
            <w:r w:rsidRPr="003F4025">
              <w:rPr>
                <w:iCs/>
                <w:lang w:eastAsia="lt-LT"/>
              </w:rPr>
              <w:t>Papildomi kokybiški gyvenimo metai (QALY)</w:t>
            </w:r>
          </w:p>
        </w:tc>
        <w:tc>
          <w:tcPr>
            <w:tcW w:w="3239" w:type="dxa"/>
            <w:tcBorders>
              <w:right w:val="single" w:sz="4" w:space="0" w:color="auto"/>
            </w:tcBorders>
          </w:tcPr>
          <w:p w14:paraId="02E4DAE1" w14:textId="048DC98F" w:rsidR="009316CA" w:rsidRPr="003F4025" w:rsidRDefault="009316CA" w:rsidP="009316CA">
            <w:pPr>
              <w:tabs>
                <w:tab w:val="left" w:pos="567"/>
              </w:tabs>
              <w:spacing w:line="276" w:lineRule="auto"/>
              <w:jc w:val="both"/>
              <w:rPr>
                <w:i/>
                <w:iCs/>
                <w:lang w:eastAsia="lt-LT"/>
              </w:rPr>
            </w:pPr>
            <w:r w:rsidRPr="00EE7CCE">
              <w:rPr>
                <w:lang w:eastAsia="lt-LT"/>
              </w:rPr>
              <w:t xml:space="preserve">Skirtumas: </w:t>
            </w:r>
            <w:r w:rsidR="00237F25">
              <w:rPr>
                <w:lang w:eastAsia="lt-LT"/>
              </w:rPr>
              <w:t>***</w:t>
            </w:r>
          </w:p>
        </w:tc>
      </w:tr>
      <w:tr w:rsidR="009316CA" w:rsidRPr="003F4025" w14:paraId="1FADA2B3" w14:textId="77777777" w:rsidTr="001B01C6">
        <w:trPr>
          <w:trHeight w:val="267"/>
          <w:jc w:val="center"/>
        </w:trPr>
        <w:tc>
          <w:tcPr>
            <w:tcW w:w="6200" w:type="dxa"/>
            <w:tcBorders>
              <w:left w:val="single" w:sz="4" w:space="0" w:color="auto"/>
            </w:tcBorders>
          </w:tcPr>
          <w:p w14:paraId="13E089E8" w14:textId="0BCEB339" w:rsidR="009316CA" w:rsidRPr="003F4025" w:rsidRDefault="009316CA" w:rsidP="009316CA">
            <w:pPr>
              <w:tabs>
                <w:tab w:val="left" w:pos="567"/>
              </w:tabs>
              <w:spacing w:line="276" w:lineRule="auto"/>
              <w:jc w:val="right"/>
              <w:rPr>
                <w:iCs/>
                <w:lang w:eastAsia="lt-LT"/>
              </w:rPr>
            </w:pPr>
            <w:r w:rsidRPr="003F4025">
              <w:rPr>
                <w:iCs/>
                <w:lang w:eastAsia="lt-LT"/>
              </w:rPr>
              <w:t>ICER už LY</w:t>
            </w:r>
          </w:p>
        </w:tc>
        <w:tc>
          <w:tcPr>
            <w:tcW w:w="3239" w:type="dxa"/>
            <w:tcBorders>
              <w:right w:val="single" w:sz="4" w:space="0" w:color="auto"/>
            </w:tcBorders>
          </w:tcPr>
          <w:p w14:paraId="2817448D" w14:textId="014EE8FE" w:rsidR="009316CA" w:rsidRPr="003F4025" w:rsidRDefault="004F2D38" w:rsidP="009316CA">
            <w:pPr>
              <w:tabs>
                <w:tab w:val="left" w:pos="567"/>
              </w:tabs>
              <w:spacing w:line="276" w:lineRule="auto"/>
              <w:jc w:val="both"/>
              <w:rPr>
                <w:i/>
                <w:iCs/>
                <w:lang w:eastAsia="lt-LT"/>
              </w:rPr>
            </w:pPr>
            <w:r>
              <w:rPr>
                <w:i/>
                <w:iCs/>
                <w:lang w:eastAsia="lt-LT"/>
              </w:rPr>
              <w:t>***</w:t>
            </w:r>
            <w:r w:rsidR="009316CA" w:rsidRPr="008077B1">
              <w:rPr>
                <w:i/>
                <w:iCs/>
                <w:lang w:eastAsia="lt-LT"/>
              </w:rPr>
              <w:t xml:space="preserve">  €/LY</w:t>
            </w:r>
          </w:p>
        </w:tc>
      </w:tr>
      <w:tr w:rsidR="009316CA" w:rsidRPr="003F4025" w14:paraId="250DE960" w14:textId="77777777" w:rsidTr="001B01C6">
        <w:trPr>
          <w:trHeight w:val="267"/>
          <w:jc w:val="center"/>
        </w:trPr>
        <w:tc>
          <w:tcPr>
            <w:tcW w:w="6200" w:type="dxa"/>
            <w:tcBorders>
              <w:left w:val="single" w:sz="4" w:space="0" w:color="auto"/>
            </w:tcBorders>
          </w:tcPr>
          <w:p w14:paraId="207EFB23" w14:textId="77777777" w:rsidR="009316CA" w:rsidRPr="003F4025" w:rsidRDefault="009316CA" w:rsidP="009316CA">
            <w:pPr>
              <w:tabs>
                <w:tab w:val="left" w:pos="567"/>
              </w:tabs>
              <w:spacing w:line="276" w:lineRule="auto"/>
              <w:jc w:val="right"/>
              <w:rPr>
                <w:iCs/>
                <w:lang w:eastAsia="lt-LT"/>
              </w:rPr>
            </w:pPr>
            <w:r w:rsidRPr="003F4025">
              <w:rPr>
                <w:iCs/>
                <w:lang w:eastAsia="lt-LT"/>
              </w:rPr>
              <w:t>ICER už QALY</w:t>
            </w:r>
          </w:p>
        </w:tc>
        <w:tc>
          <w:tcPr>
            <w:tcW w:w="3239" w:type="dxa"/>
            <w:tcBorders>
              <w:right w:val="single" w:sz="4" w:space="0" w:color="auto"/>
            </w:tcBorders>
          </w:tcPr>
          <w:p w14:paraId="4275320D" w14:textId="5E8BA628" w:rsidR="009316CA" w:rsidRPr="003F4025" w:rsidRDefault="004F2D38" w:rsidP="009316CA">
            <w:pPr>
              <w:tabs>
                <w:tab w:val="left" w:pos="567"/>
              </w:tabs>
              <w:spacing w:line="276" w:lineRule="auto"/>
              <w:jc w:val="both"/>
              <w:rPr>
                <w:i/>
                <w:iCs/>
                <w:lang w:eastAsia="lt-LT"/>
              </w:rPr>
            </w:pPr>
            <w:r>
              <w:rPr>
                <w:i/>
                <w:iCs/>
                <w:lang w:eastAsia="lt-LT"/>
              </w:rPr>
              <w:t>***</w:t>
            </w:r>
            <w:r w:rsidR="009316CA" w:rsidRPr="008077B1">
              <w:rPr>
                <w:i/>
                <w:iCs/>
                <w:lang w:eastAsia="lt-LT"/>
              </w:rPr>
              <w:t xml:space="preserve"> €/QALY</w:t>
            </w:r>
          </w:p>
        </w:tc>
      </w:tr>
      <w:tr w:rsidR="009316CA" w:rsidRPr="003F4025" w14:paraId="2C4C68BA" w14:textId="77777777" w:rsidTr="001B01C6">
        <w:trPr>
          <w:trHeight w:val="267"/>
          <w:jc w:val="center"/>
        </w:trPr>
        <w:tc>
          <w:tcPr>
            <w:tcW w:w="6200" w:type="dxa"/>
            <w:tcBorders>
              <w:left w:val="single" w:sz="4" w:space="0" w:color="auto"/>
              <w:bottom w:val="single" w:sz="4" w:space="0" w:color="auto"/>
              <w:right w:val="single" w:sz="4" w:space="0" w:color="auto"/>
            </w:tcBorders>
          </w:tcPr>
          <w:p w14:paraId="21BEDABF" w14:textId="3471AFB3" w:rsidR="009316CA" w:rsidRPr="003F4025" w:rsidRDefault="009316CA" w:rsidP="009316CA">
            <w:pPr>
              <w:tabs>
                <w:tab w:val="left" w:pos="567"/>
              </w:tabs>
              <w:spacing w:line="276" w:lineRule="auto"/>
              <w:jc w:val="right"/>
              <w:rPr>
                <w:iCs/>
                <w:lang w:eastAsia="lt-LT"/>
              </w:rPr>
            </w:pPr>
            <w:r w:rsidRPr="003F4025">
              <w:rPr>
                <w:iCs/>
                <w:lang w:eastAsia="lt-LT"/>
              </w:rPr>
              <w:t>Referencinė kaštų naudingumo vertė</w:t>
            </w:r>
          </w:p>
        </w:tc>
        <w:tc>
          <w:tcPr>
            <w:tcW w:w="3239" w:type="dxa"/>
            <w:tcBorders>
              <w:left w:val="single" w:sz="4" w:space="0" w:color="auto"/>
              <w:bottom w:val="single" w:sz="4" w:space="0" w:color="auto"/>
              <w:right w:val="single" w:sz="4" w:space="0" w:color="auto"/>
            </w:tcBorders>
          </w:tcPr>
          <w:p w14:paraId="31DAA72E" w14:textId="4AAE11A6" w:rsidR="009316CA" w:rsidRPr="003F4025" w:rsidRDefault="00237F25" w:rsidP="009316CA">
            <w:pPr>
              <w:tabs>
                <w:tab w:val="left" w:pos="567"/>
              </w:tabs>
              <w:spacing w:line="276" w:lineRule="auto"/>
              <w:jc w:val="both"/>
              <w:rPr>
                <w:i/>
                <w:iCs/>
                <w:lang w:eastAsia="lt-LT"/>
              </w:rPr>
            </w:pPr>
            <w:r>
              <w:rPr>
                <w:i/>
                <w:iCs/>
                <w:lang w:eastAsia="lt-LT"/>
              </w:rPr>
              <w:t>*****</w:t>
            </w:r>
            <w:r w:rsidR="009316CA">
              <w:rPr>
                <w:i/>
                <w:iCs/>
                <w:lang w:eastAsia="lt-LT"/>
              </w:rPr>
              <w:t xml:space="preserve"> </w:t>
            </w:r>
            <w:r w:rsidR="009316CA" w:rsidRPr="00967B1C">
              <w:rPr>
                <w:i/>
                <w:iCs/>
                <w:lang w:eastAsia="lt-LT"/>
              </w:rPr>
              <w:t>€</w:t>
            </w:r>
            <w:r w:rsidR="009316CA">
              <w:rPr>
                <w:i/>
                <w:iCs/>
                <w:lang w:eastAsia="lt-LT"/>
              </w:rPr>
              <w:t>/QALY</w:t>
            </w:r>
          </w:p>
        </w:tc>
      </w:tr>
    </w:tbl>
    <w:p w14:paraId="5FC8C737" w14:textId="4136B7F4" w:rsidR="0035172D" w:rsidRPr="003F4025" w:rsidRDefault="00E5102E" w:rsidP="003F4025">
      <w:pPr>
        <w:tabs>
          <w:tab w:val="left" w:pos="567"/>
        </w:tabs>
        <w:spacing w:line="276" w:lineRule="auto"/>
        <w:jc w:val="both"/>
        <w:rPr>
          <w:iCs/>
          <w:sz w:val="20"/>
          <w:lang w:eastAsia="lt-LT"/>
        </w:rPr>
      </w:pPr>
      <w:r w:rsidRPr="003F4025">
        <w:rPr>
          <w:iCs/>
          <w:sz w:val="20"/>
          <w:lang w:eastAsia="lt-LT"/>
        </w:rPr>
        <w:t xml:space="preserve">ICER </w:t>
      </w:r>
      <w:r w:rsidR="00453862" w:rsidRPr="003F4025">
        <w:rPr>
          <w:iCs/>
          <w:sz w:val="20"/>
          <w:lang w:eastAsia="lt-LT"/>
        </w:rPr>
        <w:t>– (</w:t>
      </w:r>
      <w:r w:rsidR="00453862" w:rsidRPr="003F4025">
        <w:rPr>
          <w:i/>
          <w:sz w:val="20"/>
          <w:lang w:eastAsia="lt-LT"/>
        </w:rPr>
        <w:t>angl. incremental cost-effectiveness ratio</w:t>
      </w:r>
      <w:r w:rsidR="00453862" w:rsidRPr="003F4025">
        <w:rPr>
          <w:iCs/>
          <w:sz w:val="20"/>
          <w:lang w:eastAsia="lt-LT"/>
        </w:rPr>
        <w:t>) inkrementinis kaštų naudingumo koeficientas</w:t>
      </w:r>
      <w:r w:rsidRPr="003F4025">
        <w:rPr>
          <w:iCs/>
          <w:sz w:val="20"/>
          <w:lang w:eastAsia="lt-LT"/>
        </w:rPr>
        <w:t>; LY –</w:t>
      </w:r>
      <w:r w:rsidR="00453862" w:rsidRPr="003F4025">
        <w:rPr>
          <w:iCs/>
          <w:sz w:val="20"/>
          <w:lang w:eastAsia="lt-LT"/>
        </w:rPr>
        <w:t xml:space="preserve"> (</w:t>
      </w:r>
      <w:r w:rsidR="00453862" w:rsidRPr="003F4025">
        <w:rPr>
          <w:i/>
          <w:sz w:val="20"/>
          <w:lang w:eastAsia="lt-LT"/>
        </w:rPr>
        <w:t>angl. life years</w:t>
      </w:r>
      <w:r w:rsidR="00453862" w:rsidRPr="003F4025">
        <w:rPr>
          <w:iCs/>
          <w:sz w:val="20"/>
          <w:lang w:eastAsia="lt-LT"/>
        </w:rPr>
        <w:t>) gyvenimo metai</w:t>
      </w:r>
      <w:r w:rsidRPr="003F4025">
        <w:rPr>
          <w:iCs/>
          <w:sz w:val="20"/>
          <w:lang w:eastAsia="lt-LT"/>
        </w:rPr>
        <w:t xml:space="preserve">; QALY- </w:t>
      </w:r>
      <w:r w:rsidR="00453862" w:rsidRPr="003F4025">
        <w:rPr>
          <w:iCs/>
          <w:sz w:val="20"/>
          <w:lang w:eastAsia="lt-LT"/>
        </w:rPr>
        <w:t>(</w:t>
      </w:r>
      <w:r w:rsidR="00453862" w:rsidRPr="003F4025">
        <w:rPr>
          <w:i/>
          <w:sz w:val="20"/>
          <w:lang w:eastAsia="lt-LT"/>
        </w:rPr>
        <w:t xml:space="preserve">angl. quality adjusted life years) </w:t>
      </w:r>
      <w:r w:rsidR="00453862" w:rsidRPr="003F4025">
        <w:rPr>
          <w:iCs/>
          <w:sz w:val="20"/>
          <w:lang w:eastAsia="lt-LT"/>
        </w:rPr>
        <w:t>kokybiški gyvenimo metai.</w:t>
      </w:r>
    </w:p>
    <w:p w14:paraId="33875138" w14:textId="77777777" w:rsidR="0035172D" w:rsidRPr="003F4025" w:rsidRDefault="0035172D" w:rsidP="003F4025">
      <w:pPr>
        <w:tabs>
          <w:tab w:val="left" w:pos="426"/>
        </w:tabs>
        <w:spacing w:line="276" w:lineRule="auto"/>
        <w:rPr>
          <w:b/>
          <w:bCs/>
          <w:caps/>
        </w:rPr>
      </w:pPr>
    </w:p>
    <w:p w14:paraId="4FC424F9" w14:textId="4E767245" w:rsidR="00C62B36" w:rsidRPr="003F4025" w:rsidRDefault="00C62B36" w:rsidP="003F4025">
      <w:pPr>
        <w:pStyle w:val="ListParagraph"/>
        <w:numPr>
          <w:ilvl w:val="0"/>
          <w:numId w:val="12"/>
        </w:numPr>
        <w:tabs>
          <w:tab w:val="left" w:pos="567"/>
        </w:tabs>
        <w:spacing w:line="276" w:lineRule="auto"/>
        <w:ind w:hanging="720"/>
        <w:rPr>
          <w:b/>
          <w:bCs/>
          <w:caps/>
        </w:rPr>
      </w:pPr>
      <w:r w:rsidRPr="003F4025">
        <w:rPr>
          <w:b/>
          <w:bCs/>
          <w:caps/>
        </w:rPr>
        <w:t xml:space="preserve">Pacientų organizacijų pateikti duomenys </w:t>
      </w:r>
    </w:p>
    <w:p w14:paraId="54351841" w14:textId="77777777" w:rsidR="00C9728E" w:rsidRPr="003F4025" w:rsidRDefault="00C9728E" w:rsidP="003F4025">
      <w:pPr>
        <w:pStyle w:val="ListParagraph"/>
        <w:tabs>
          <w:tab w:val="left" w:pos="567"/>
        </w:tabs>
        <w:spacing w:line="276" w:lineRule="auto"/>
        <w:rPr>
          <w:b/>
          <w:bCs/>
          <w:caps/>
        </w:rPr>
      </w:pPr>
    </w:p>
    <w:p w14:paraId="62992180" w14:textId="1267D5A0" w:rsidR="00937907" w:rsidRPr="003F4025" w:rsidRDefault="00937907" w:rsidP="003F4025">
      <w:pPr>
        <w:spacing w:after="120" w:line="276" w:lineRule="auto"/>
        <w:jc w:val="both"/>
      </w:pPr>
      <w:r w:rsidRPr="003F4025">
        <w:t xml:space="preserve">Pacientų organizacijos pozicija </w:t>
      </w:r>
      <w:r w:rsidR="00880A44" w:rsidRPr="003F4025">
        <w:t>ne</w:t>
      </w:r>
      <w:r w:rsidRPr="003F4025">
        <w:t>pateikta.</w:t>
      </w:r>
    </w:p>
    <w:p w14:paraId="03E73D82" w14:textId="77777777" w:rsidR="00D417D2" w:rsidRPr="003F4025" w:rsidRDefault="00D417D2" w:rsidP="003F4025">
      <w:pPr>
        <w:spacing w:after="120" w:line="276" w:lineRule="auto"/>
        <w:jc w:val="both"/>
      </w:pPr>
    </w:p>
    <w:p w14:paraId="3D3277FA" w14:textId="09414FFF" w:rsidR="00C62B36" w:rsidRPr="003F4025" w:rsidRDefault="00D67BAF" w:rsidP="003F4025">
      <w:pPr>
        <w:pStyle w:val="ListParagraph"/>
        <w:numPr>
          <w:ilvl w:val="0"/>
          <w:numId w:val="12"/>
        </w:numPr>
        <w:tabs>
          <w:tab w:val="left" w:pos="567"/>
        </w:tabs>
        <w:spacing w:line="276" w:lineRule="auto"/>
        <w:ind w:hanging="720"/>
        <w:rPr>
          <w:b/>
          <w:bCs/>
          <w:caps/>
        </w:rPr>
      </w:pPr>
      <w:r w:rsidRPr="003F4025">
        <w:rPr>
          <w:b/>
          <w:bCs/>
          <w:caps/>
        </w:rPr>
        <w:t xml:space="preserve">SVEIKATOS PRIEŽIŪROS SPECIALISTŲ </w:t>
      </w:r>
      <w:r w:rsidR="00C62B36" w:rsidRPr="003F4025">
        <w:rPr>
          <w:b/>
          <w:bCs/>
          <w:caps/>
        </w:rPr>
        <w:t xml:space="preserve"> organizacijų pateikti duomenys</w:t>
      </w:r>
    </w:p>
    <w:p w14:paraId="044D5084" w14:textId="77777777" w:rsidR="00C9728E" w:rsidRPr="003F4025" w:rsidRDefault="00C9728E" w:rsidP="003F4025">
      <w:pPr>
        <w:pStyle w:val="ListParagraph"/>
        <w:tabs>
          <w:tab w:val="left" w:pos="567"/>
        </w:tabs>
        <w:spacing w:line="276" w:lineRule="auto"/>
        <w:rPr>
          <w:b/>
          <w:bCs/>
          <w:caps/>
        </w:rPr>
      </w:pPr>
    </w:p>
    <w:p w14:paraId="5D8CC48C" w14:textId="7047F77A" w:rsidR="00662983" w:rsidRPr="003F4025" w:rsidRDefault="00D67BAF" w:rsidP="003F4025">
      <w:pPr>
        <w:spacing w:after="120" w:line="276" w:lineRule="auto"/>
        <w:jc w:val="both"/>
      </w:pPr>
      <w:r w:rsidRPr="003F4025">
        <w:t>S</w:t>
      </w:r>
      <w:r w:rsidRPr="003F4025">
        <w:rPr>
          <w:bCs/>
        </w:rPr>
        <w:t>veikatos priežiūros specialistų</w:t>
      </w:r>
      <w:r w:rsidR="00937907" w:rsidRPr="003F4025">
        <w:t xml:space="preserve"> organizacijos pozicija </w:t>
      </w:r>
      <w:r w:rsidR="00880A44" w:rsidRPr="003F4025">
        <w:t>ne</w:t>
      </w:r>
      <w:r w:rsidR="00937907" w:rsidRPr="003F4025">
        <w:t>pateikta.</w:t>
      </w:r>
    </w:p>
    <w:p w14:paraId="3701D46A" w14:textId="77777777" w:rsidR="00A042B9" w:rsidRPr="003F4025" w:rsidRDefault="00A042B9" w:rsidP="003F4025">
      <w:pPr>
        <w:spacing w:after="120" w:line="276" w:lineRule="auto"/>
        <w:jc w:val="both"/>
      </w:pPr>
    </w:p>
    <w:p w14:paraId="78F23ECB" w14:textId="3ED5BFD5" w:rsidR="002F0E4F" w:rsidRPr="003F4025" w:rsidRDefault="002F0E4F" w:rsidP="003F4025">
      <w:pPr>
        <w:pStyle w:val="ListParagraph"/>
        <w:numPr>
          <w:ilvl w:val="0"/>
          <w:numId w:val="12"/>
        </w:numPr>
        <w:tabs>
          <w:tab w:val="left" w:pos="567"/>
        </w:tabs>
        <w:spacing w:line="276" w:lineRule="auto"/>
        <w:ind w:hanging="720"/>
        <w:rPr>
          <w:b/>
          <w:bCs/>
          <w:caps/>
        </w:rPr>
      </w:pPr>
      <w:r w:rsidRPr="003F4025">
        <w:rPr>
          <w:b/>
          <w:bCs/>
          <w:caps/>
        </w:rPr>
        <w:t>Išvad</w:t>
      </w:r>
      <w:r w:rsidR="00B811A4" w:rsidRPr="003F4025">
        <w:rPr>
          <w:b/>
          <w:bCs/>
          <w:caps/>
        </w:rPr>
        <w:t>OS</w:t>
      </w:r>
      <w:r w:rsidRPr="003F4025">
        <w:rPr>
          <w:b/>
          <w:bCs/>
          <w:caps/>
        </w:rPr>
        <w:t xml:space="preserve"> </w:t>
      </w:r>
    </w:p>
    <w:p w14:paraId="30069D85" w14:textId="77777777" w:rsidR="0061611B" w:rsidRPr="003F4025" w:rsidRDefault="0061611B" w:rsidP="003F4025">
      <w:pPr>
        <w:spacing w:line="276" w:lineRule="auto"/>
        <w:ind w:left="360"/>
        <w:rPr>
          <w:i/>
          <w:szCs w:val="22"/>
        </w:rPr>
      </w:pPr>
    </w:p>
    <w:tbl>
      <w:tblPr>
        <w:tblStyle w:val="TableGrid"/>
        <w:tblW w:w="0" w:type="auto"/>
        <w:tblInd w:w="-5" w:type="dxa"/>
        <w:tblLook w:val="04A0" w:firstRow="1" w:lastRow="0" w:firstColumn="1" w:lastColumn="0" w:noHBand="0" w:noVBand="1"/>
      </w:tblPr>
      <w:tblGrid>
        <w:gridCol w:w="4820"/>
        <w:gridCol w:w="4814"/>
      </w:tblGrid>
      <w:tr w:rsidR="00334F18" w:rsidRPr="003F4025" w14:paraId="4D5EFB83" w14:textId="77777777" w:rsidTr="007111C4">
        <w:trPr>
          <w:trHeight w:val="510"/>
        </w:trPr>
        <w:tc>
          <w:tcPr>
            <w:tcW w:w="9634" w:type="dxa"/>
            <w:gridSpan w:val="2"/>
            <w:vAlign w:val="center"/>
          </w:tcPr>
          <w:p w14:paraId="294EC16B"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Style2"/>
                <w:rFonts w:eastAsia="MS Gothic"/>
                <w:b/>
                <w:bCs/>
                <w:sz w:val="23"/>
                <w:szCs w:val="23"/>
              </w:rPr>
            </w:pPr>
            <w:bookmarkStart w:id="2" w:name="_Hlk185430554"/>
            <w:r w:rsidRPr="003F4025">
              <w:rPr>
                <w:rStyle w:val="Style2"/>
                <w:rFonts w:eastAsia="MS Gothic"/>
                <w:b/>
                <w:bCs/>
                <w:sz w:val="23"/>
                <w:szCs w:val="23"/>
              </w:rPr>
              <w:t>Palyginamasis veiksmingumas</w:t>
            </w:r>
          </w:p>
        </w:tc>
      </w:tr>
      <w:tr w:rsidR="00334F18" w:rsidRPr="003F4025" w14:paraId="30B67515" w14:textId="77777777" w:rsidTr="007111C4">
        <w:tc>
          <w:tcPr>
            <w:tcW w:w="4820" w:type="dxa"/>
          </w:tcPr>
          <w:p w14:paraId="4FE3C208" w14:textId="37836456" w:rsidR="00B811A4" w:rsidRPr="003F4025" w:rsidRDefault="00000000"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sdt>
              <w:sdtPr>
                <w:rPr>
                  <w:rStyle w:val="Style2"/>
                  <w:sz w:val="23"/>
                  <w:szCs w:val="23"/>
                </w:rPr>
                <w:id w:val="1397324644"/>
                <w15:color w:val="FFCC00"/>
                <w14:checkbox>
                  <w14:checked w14:val="1"/>
                  <w14:checkedState w14:val="2612" w14:font="MS Gothic"/>
                  <w14:uncheckedState w14:val="2610" w14:font="MS Gothic"/>
                </w14:checkbox>
              </w:sdtPr>
              <w:sdtContent>
                <w:r w:rsidR="00860EB0" w:rsidRPr="003F4025">
                  <w:rPr>
                    <w:rStyle w:val="Style2"/>
                    <w:rFonts w:ascii="MS Gothic" w:eastAsia="MS Gothic" w:hAnsi="MS Gothic"/>
                    <w:sz w:val="23"/>
                    <w:szCs w:val="23"/>
                  </w:rPr>
                  <w:t>☒</w:t>
                </w:r>
              </w:sdtContent>
            </w:sdt>
            <w:r w:rsidR="00B811A4" w:rsidRPr="003F4025">
              <w:rPr>
                <w:rStyle w:val="Style2"/>
                <w:sz w:val="23"/>
                <w:szCs w:val="23"/>
              </w:rPr>
              <w:t xml:space="preserve"> 29</w:t>
            </w:r>
            <w:r w:rsidR="00B811A4" w:rsidRPr="003F4025">
              <w:rPr>
                <w:sz w:val="23"/>
                <w:szCs w:val="23"/>
              </w:rPr>
              <w:t>.1.1 yra didesnis, lyginant su įprasta klinikine praktika</w:t>
            </w:r>
          </w:p>
          <w:p w14:paraId="6F9786E4"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p>
          <w:p w14:paraId="231EDECD" w14:textId="77777777" w:rsidR="00B811A4" w:rsidRPr="003F4025" w:rsidRDefault="00000000"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sz w:val="23"/>
                <w:szCs w:val="23"/>
              </w:rPr>
            </w:pPr>
            <w:sdt>
              <w:sdtPr>
                <w:rPr>
                  <w:rStyle w:val="Style2"/>
                  <w:sz w:val="23"/>
                  <w:szCs w:val="23"/>
                </w:rPr>
                <w:id w:val="418297090"/>
                <w15:color w:val="FFCC00"/>
                <w14:checkbox>
                  <w14:checked w14:val="0"/>
                  <w14:checkedState w14:val="2612" w14:font="MS Gothic"/>
                  <w14:uncheckedState w14:val="2610" w14:font="MS Gothic"/>
                </w14:checkbox>
              </w:sdtPr>
              <w:sdtContent>
                <w:r w:rsidR="00B811A4" w:rsidRPr="003F4025">
                  <w:rPr>
                    <w:rStyle w:val="Style2"/>
                    <w:rFonts w:ascii="Segoe UI Symbol" w:eastAsia="MS Gothic" w:hAnsi="Segoe UI Symbol" w:cs="Segoe UI Symbol"/>
                    <w:sz w:val="23"/>
                    <w:szCs w:val="23"/>
                  </w:rPr>
                  <w:t>☐</w:t>
                </w:r>
              </w:sdtContent>
            </w:sdt>
            <w:r w:rsidR="00B811A4" w:rsidRPr="003F4025">
              <w:rPr>
                <w:sz w:val="23"/>
                <w:szCs w:val="23"/>
              </w:rPr>
              <w:t xml:space="preserve"> </w:t>
            </w:r>
            <w:r w:rsidR="00B811A4" w:rsidRPr="003F4025">
              <w:rPr>
                <w:rStyle w:val="Style2"/>
                <w:sz w:val="23"/>
                <w:szCs w:val="23"/>
              </w:rPr>
              <w:t>29</w:t>
            </w:r>
            <w:r w:rsidR="00B811A4" w:rsidRPr="003F4025">
              <w:rPr>
                <w:sz w:val="23"/>
                <w:szCs w:val="23"/>
              </w:rPr>
              <w:t>.1.2 iš esmės nesiskiria, lyginant su įprasta klinikine praktika</w:t>
            </w:r>
          </w:p>
        </w:tc>
        <w:tc>
          <w:tcPr>
            <w:tcW w:w="4814" w:type="dxa"/>
          </w:tcPr>
          <w:p w14:paraId="72562F9E" w14:textId="77777777" w:rsidR="00B811A4" w:rsidRPr="003F4025" w:rsidRDefault="00000000"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sdt>
              <w:sdtPr>
                <w:rPr>
                  <w:rStyle w:val="Style2"/>
                  <w:sz w:val="23"/>
                  <w:szCs w:val="23"/>
                </w:rPr>
                <w:id w:val="-724755596"/>
                <w15:color w:val="FFCC00"/>
                <w14:checkbox>
                  <w14:checked w14:val="0"/>
                  <w14:checkedState w14:val="2612" w14:font="MS Gothic"/>
                  <w14:uncheckedState w14:val="2610" w14:font="MS Gothic"/>
                </w14:checkbox>
              </w:sdtPr>
              <w:sdtContent>
                <w:r w:rsidR="00B811A4" w:rsidRPr="003F4025">
                  <w:rPr>
                    <w:rStyle w:val="Style2"/>
                    <w:rFonts w:ascii="Segoe UI Symbol" w:eastAsia="MS Gothic" w:hAnsi="Segoe UI Symbol" w:cs="Segoe UI Symbol"/>
                    <w:sz w:val="23"/>
                    <w:szCs w:val="23"/>
                  </w:rPr>
                  <w:t>☐</w:t>
                </w:r>
              </w:sdtContent>
            </w:sdt>
            <w:r w:rsidR="00B811A4" w:rsidRPr="003F4025">
              <w:rPr>
                <w:sz w:val="23"/>
                <w:szCs w:val="23"/>
              </w:rPr>
              <w:t xml:space="preserve"> </w:t>
            </w:r>
            <w:r w:rsidR="00B811A4" w:rsidRPr="003F4025">
              <w:rPr>
                <w:rStyle w:val="Style2"/>
                <w:sz w:val="23"/>
                <w:szCs w:val="23"/>
              </w:rPr>
              <w:t>29</w:t>
            </w:r>
            <w:r w:rsidR="00B811A4" w:rsidRPr="003F4025">
              <w:rPr>
                <w:sz w:val="23"/>
                <w:szCs w:val="23"/>
              </w:rPr>
              <w:t xml:space="preserve">.1.3 yra neįrodytas kaip didesnis  ar iš esmės nesiskiriantis, lyginant su įprasta klinikine praktika  </w:t>
            </w:r>
          </w:p>
          <w:p w14:paraId="6F6DB5BC"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p>
          <w:p w14:paraId="5EE1D885" w14:textId="77777777" w:rsidR="00B811A4" w:rsidRPr="003F4025" w:rsidRDefault="00000000"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sdt>
              <w:sdtPr>
                <w:rPr>
                  <w:rStyle w:val="Style2"/>
                  <w:sz w:val="23"/>
                  <w:szCs w:val="23"/>
                </w:rPr>
                <w:id w:val="1862168479"/>
                <w15:color w:val="FFCC00"/>
                <w14:checkbox>
                  <w14:checked w14:val="0"/>
                  <w14:checkedState w14:val="2612" w14:font="MS Gothic"/>
                  <w14:uncheckedState w14:val="2610" w14:font="MS Gothic"/>
                </w14:checkbox>
              </w:sdtPr>
              <w:sdtContent>
                <w:r w:rsidR="00B811A4" w:rsidRPr="003F4025">
                  <w:rPr>
                    <w:rStyle w:val="Style2"/>
                    <w:rFonts w:ascii="Segoe UI Symbol" w:eastAsia="MS Gothic" w:hAnsi="Segoe UI Symbol" w:cs="Segoe UI Symbol"/>
                    <w:sz w:val="23"/>
                    <w:szCs w:val="23"/>
                  </w:rPr>
                  <w:t>☐</w:t>
                </w:r>
              </w:sdtContent>
            </w:sdt>
            <w:r w:rsidR="00B811A4" w:rsidRPr="003F4025">
              <w:rPr>
                <w:sz w:val="23"/>
                <w:szCs w:val="23"/>
              </w:rPr>
              <w:t xml:space="preserve"> </w:t>
            </w:r>
            <w:r w:rsidR="00B811A4" w:rsidRPr="003F4025">
              <w:rPr>
                <w:rStyle w:val="Style2"/>
                <w:sz w:val="23"/>
                <w:szCs w:val="23"/>
              </w:rPr>
              <w:t>29</w:t>
            </w:r>
            <w:r w:rsidR="00B811A4" w:rsidRPr="003F4025">
              <w:rPr>
                <w:sz w:val="23"/>
                <w:szCs w:val="23"/>
              </w:rPr>
              <w:t>.1.4 yra mažesnis, lyginant su įprasta klinikine praktika</w:t>
            </w:r>
          </w:p>
          <w:p w14:paraId="193C3D76"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p>
          <w:p w14:paraId="370E94DC" w14:textId="4EC80DB9" w:rsidR="00B811A4" w:rsidRPr="003F4025" w:rsidRDefault="00000000"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sdt>
              <w:sdtPr>
                <w:rPr>
                  <w:rStyle w:val="Style2"/>
                  <w:sz w:val="23"/>
                  <w:szCs w:val="23"/>
                </w:rPr>
                <w:id w:val="-1857960180"/>
                <w15:color w:val="FFCC00"/>
                <w14:checkbox>
                  <w14:checked w14:val="0"/>
                  <w14:checkedState w14:val="2612" w14:font="MS Gothic"/>
                  <w14:uncheckedState w14:val="2610" w14:font="MS Gothic"/>
                </w14:checkbox>
              </w:sdtPr>
              <w:sdtContent>
                <w:r w:rsidR="00B811A4" w:rsidRPr="003F4025">
                  <w:rPr>
                    <w:rStyle w:val="Style2"/>
                    <w:rFonts w:ascii="Segoe UI Symbol" w:eastAsia="MS Gothic" w:hAnsi="Segoe UI Symbol" w:cs="Segoe UI Symbol"/>
                    <w:sz w:val="23"/>
                    <w:szCs w:val="23"/>
                  </w:rPr>
                  <w:t>☐</w:t>
                </w:r>
              </w:sdtContent>
            </w:sdt>
            <w:r w:rsidR="00B811A4" w:rsidRPr="003F4025">
              <w:rPr>
                <w:sz w:val="23"/>
                <w:szCs w:val="23"/>
              </w:rPr>
              <w:t xml:space="preserve"> </w:t>
            </w:r>
            <w:r w:rsidR="00B811A4" w:rsidRPr="003F4025">
              <w:rPr>
                <w:rStyle w:val="Style2"/>
                <w:sz w:val="23"/>
                <w:szCs w:val="23"/>
              </w:rPr>
              <w:t>29</w:t>
            </w:r>
            <w:r w:rsidR="00B811A4" w:rsidRPr="003F4025">
              <w:rPr>
                <w:sz w:val="23"/>
                <w:szCs w:val="23"/>
              </w:rPr>
              <w:t>.1.5 pateikti duomenys apie palyginamąjį veiksmingumą yra netinkami vertinti</w:t>
            </w:r>
          </w:p>
          <w:p w14:paraId="45719037"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3"/>
                <w:szCs w:val="23"/>
              </w:rPr>
            </w:pPr>
          </w:p>
        </w:tc>
      </w:tr>
      <w:bookmarkEnd w:id="2"/>
      <w:tr w:rsidR="00334F18" w:rsidRPr="003F4025" w14:paraId="0E0F5168" w14:textId="77777777" w:rsidTr="00743956">
        <w:trPr>
          <w:trHeight w:val="510"/>
        </w:trPr>
        <w:tc>
          <w:tcPr>
            <w:tcW w:w="9634" w:type="dxa"/>
            <w:gridSpan w:val="2"/>
            <w:vAlign w:val="center"/>
          </w:tcPr>
          <w:p w14:paraId="62B67E12"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Style2"/>
                <w:rFonts w:eastAsia="MS Gothic"/>
                <w:b/>
                <w:bCs/>
                <w:sz w:val="23"/>
                <w:szCs w:val="23"/>
              </w:rPr>
            </w:pPr>
            <w:r w:rsidRPr="003F4025">
              <w:rPr>
                <w:rStyle w:val="Style2"/>
                <w:rFonts w:eastAsia="MS Gothic"/>
                <w:b/>
                <w:bCs/>
                <w:sz w:val="23"/>
                <w:szCs w:val="23"/>
              </w:rPr>
              <w:t>Kaštų naudingumas</w:t>
            </w:r>
          </w:p>
        </w:tc>
      </w:tr>
      <w:tr w:rsidR="00334F18" w:rsidRPr="003F4025" w14:paraId="6A2F62B2" w14:textId="77777777" w:rsidTr="00743956">
        <w:tc>
          <w:tcPr>
            <w:tcW w:w="4820" w:type="dxa"/>
          </w:tcPr>
          <w:p w14:paraId="7CB2C697" w14:textId="2D759C3C" w:rsidR="00B811A4" w:rsidRPr="003F4025" w:rsidRDefault="00000000"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sdt>
              <w:sdtPr>
                <w:rPr>
                  <w:rStyle w:val="Style2"/>
                  <w:sz w:val="23"/>
                  <w:szCs w:val="23"/>
                </w:rPr>
                <w:id w:val="301657889"/>
                <w15:color w:val="FFCC00"/>
                <w14:checkbox>
                  <w14:checked w14:val="1"/>
                  <w14:checkedState w14:val="2612" w14:font="MS Gothic"/>
                  <w14:uncheckedState w14:val="2610" w14:font="MS Gothic"/>
                </w14:checkbox>
              </w:sdtPr>
              <w:sdtContent>
                <w:r w:rsidR="00860EB0" w:rsidRPr="003F4025">
                  <w:rPr>
                    <w:rStyle w:val="Style2"/>
                    <w:rFonts w:ascii="MS Gothic" w:eastAsia="MS Gothic" w:hAnsi="MS Gothic"/>
                    <w:sz w:val="23"/>
                    <w:szCs w:val="23"/>
                  </w:rPr>
                  <w:t>☒</w:t>
                </w:r>
              </w:sdtContent>
            </w:sdt>
            <w:r w:rsidR="00B811A4" w:rsidRPr="003F4025">
              <w:rPr>
                <w:sz w:val="23"/>
                <w:szCs w:val="23"/>
              </w:rPr>
              <w:t xml:space="preserve"> 29.2.1 atitinka referencinę naudingumo vertę taikant arba netaikant</w:t>
            </w:r>
            <w:r w:rsidR="00437623" w:rsidRPr="003F4025">
              <w:rPr>
                <w:b/>
                <w:bCs/>
                <w:sz w:val="23"/>
                <w:szCs w:val="23"/>
              </w:rPr>
              <w:t xml:space="preserve"> </w:t>
            </w:r>
            <w:r w:rsidR="00B811A4" w:rsidRPr="003F4025">
              <w:rPr>
                <w:sz w:val="23"/>
                <w:szCs w:val="23"/>
              </w:rPr>
              <w:t>PGS</w:t>
            </w:r>
          </w:p>
          <w:p w14:paraId="71797774"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p>
          <w:p w14:paraId="5BE88CDB" w14:textId="60C4FFA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3"/>
                <w:szCs w:val="23"/>
              </w:rPr>
            </w:pPr>
          </w:p>
        </w:tc>
        <w:tc>
          <w:tcPr>
            <w:tcW w:w="4814" w:type="dxa"/>
          </w:tcPr>
          <w:p w14:paraId="0370A72C" w14:textId="77777777" w:rsidR="00B811A4" w:rsidRPr="003F4025" w:rsidRDefault="00000000"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sdt>
              <w:sdtPr>
                <w:rPr>
                  <w:rStyle w:val="Style2"/>
                  <w:sz w:val="23"/>
                  <w:szCs w:val="23"/>
                </w:rPr>
                <w:id w:val="791860283"/>
                <w15:color w:val="FFCC00"/>
                <w14:checkbox>
                  <w14:checked w14:val="0"/>
                  <w14:checkedState w14:val="2612" w14:font="MS Gothic"/>
                  <w14:uncheckedState w14:val="2610" w14:font="MS Gothic"/>
                </w14:checkbox>
              </w:sdtPr>
              <w:sdtContent>
                <w:r w:rsidR="00B811A4" w:rsidRPr="003F4025">
                  <w:rPr>
                    <w:rStyle w:val="Style2"/>
                    <w:rFonts w:ascii="Segoe UI Symbol" w:eastAsia="MS Gothic" w:hAnsi="Segoe UI Symbol" w:cs="Segoe UI Symbol"/>
                    <w:sz w:val="23"/>
                    <w:szCs w:val="23"/>
                  </w:rPr>
                  <w:t>☐</w:t>
                </w:r>
              </w:sdtContent>
            </w:sdt>
            <w:r w:rsidR="00B811A4" w:rsidRPr="003F4025">
              <w:rPr>
                <w:sz w:val="23"/>
                <w:szCs w:val="23"/>
              </w:rPr>
              <w:t xml:space="preserve"> 29.2.3 neatitinka referencinės naudingumo vertės taikant arba netaikant PGS</w:t>
            </w:r>
          </w:p>
          <w:p w14:paraId="13C9EEE5"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p>
          <w:p w14:paraId="289E6691"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p>
          <w:p w14:paraId="5FD1976C" w14:textId="77777777" w:rsidR="00B811A4" w:rsidRPr="003F4025" w:rsidRDefault="00000000"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3"/>
                <w:szCs w:val="23"/>
              </w:rPr>
            </w:pPr>
            <w:sdt>
              <w:sdtPr>
                <w:rPr>
                  <w:rStyle w:val="Style2"/>
                  <w:sz w:val="23"/>
                  <w:szCs w:val="23"/>
                </w:rPr>
                <w:id w:val="-943849855"/>
                <w15:color w:val="FFCC00"/>
                <w14:checkbox>
                  <w14:checked w14:val="0"/>
                  <w14:checkedState w14:val="2612" w14:font="MS Gothic"/>
                  <w14:uncheckedState w14:val="2610" w14:font="MS Gothic"/>
                </w14:checkbox>
              </w:sdtPr>
              <w:sdtContent>
                <w:r w:rsidR="00B811A4" w:rsidRPr="003F4025">
                  <w:rPr>
                    <w:rStyle w:val="Style2"/>
                    <w:rFonts w:ascii="Segoe UI Symbol" w:eastAsia="MS Gothic" w:hAnsi="Segoe UI Symbol" w:cs="Segoe UI Symbol"/>
                    <w:sz w:val="23"/>
                    <w:szCs w:val="23"/>
                  </w:rPr>
                  <w:t>☐</w:t>
                </w:r>
              </w:sdtContent>
            </w:sdt>
            <w:r w:rsidR="00B811A4" w:rsidRPr="003F4025">
              <w:rPr>
                <w:sz w:val="23"/>
                <w:szCs w:val="23"/>
              </w:rPr>
              <w:t xml:space="preserve"> 29.2.5 pateikti duomenys apie kaštų naudingumą yra netinkami vertinti</w:t>
            </w:r>
          </w:p>
          <w:p w14:paraId="06AB06C5" w14:textId="77777777" w:rsidR="00B811A4" w:rsidRPr="003F4025" w:rsidRDefault="00B811A4"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3"/>
                <w:szCs w:val="23"/>
              </w:rPr>
            </w:pPr>
          </w:p>
        </w:tc>
      </w:tr>
      <w:tr w:rsidR="00334F18" w:rsidRPr="003F4025" w14:paraId="632C9193" w14:textId="77777777" w:rsidTr="00027464">
        <w:tc>
          <w:tcPr>
            <w:tcW w:w="9634" w:type="dxa"/>
            <w:gridSpan w:val="2"/>
          </w:tcPr>
          <w:p w14:paraId="15C289C9" w14:textId="47C5A3CE" w:rsidR="007111C4" w:rsidRPr="003F4025" w:rsidRDefault="00000000" w:rsidP="003F4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sz w:val="23"/>
                <w:szCs w:val="23"/>
              </w:rPr>
            </w:pPr>
            <w:sdt>
              <w:sdtPr>
                <w:rPr>
                  <w:rStyle w:val="Style2"/>
                  <w:sz w:val="23"/>
                  <w:szCs w:val="23"/>
                </w:rPr>
                <w:id w:val="1266579562"/>
                <w15:color w:val="FFCC00"/>
                <w14:checkbox>
                  <w14:checked w14:val="0"/>
                  <w14:checkedState w14:val="2612" w14:font="MS Gothic"/>
                  <w14:uncheckedState w14:val="2610" w14:font="MS Gothic"/>
                </w14:checkbox>
              </w:sdtPr>
              <w:sdtContent>
                <w:r w:rsidR="007111C4" w:rsidRPr="003F4025">
                  <w:rPr>
                    <w:rStyle w:val="Style2"/>
                    <w:rFonts w:ascii="Segoe UI Symbol" w:eastAsia="MS Gothic" w:hAnsi="Segoe UI Symbol" w:cs="Segoe UI Symbol"/>
                    <w:sz w:val="23"/>
                    <w:szCs w:val="23"/>
                  </w:rPr>
                  <w:t>☐</w:t>
                </w:r>
              </w:sdtContent>
            </w:sdt>
            <w:r w:rsidR="007111C4" w:rsidRPr="003F4025">
              <w:rPr>
                <w:sz w:val="23"/>
                <w:szCs w:val="23"/>
              </w:rPr>
              <w:t xml:space="preserve"> Vykdant Aprašo &lt;17</w:t>
            </w:r>
            <w:r w:rsidR="007111C4" w:rsidRPr="003F4025">
              <w:rPr>
                <w:sz w:val="23"/>
                <w:szCs w:val="23"/>
                <w:vertAlign w:val="superscript"/>
              </w:rPr>
              <w:t>3</w:t>
            </w:r>
            <w:r w:rsidR="007111C4" w:rsidRPr="003F4025">
              <w:rPr>
                <w:sz w:val="23"/>
                <w:szCs w:val="23"/>
              </w:rPr>
              <w:t>.1&gt;&lt;17</w:t>
            </w:r>
            <w:r w:rsidR="007111C4" w:rsidRPr="003F4025">
              <w:rPr>
                <w:sz w:val="23"/>
                <w:szCs w:val="23"/>
                <w:vertAlign w:val="superscript"/>
              </w:rPr>
              <w:t>3</w:t>
            </w:r>
            <w:r w:rsidR="007111C4" w:rsidRPr="003F4025">
              <w:rPr>
                <w:sz w:val="23"/>
                <w:szCs w:val="23"/>
              </w:rPr>
              <w:t>.2&gt;&lt;17</w:t>
            </w:r>
            <w:r w:rsidR="007111C4" w:rsidRPr="003F4025">
              <w:rPr>
                <w:sz w:val="23"/>
                <w:szCs w:val="23"/>
                <w:vertAlign w:val="superscript"/>
              </w:rPr>
              <w:t>3</w:t>
            </w:r>
            <w:r w:rsidR="007111C4" w:rsidRPr="003F4025">
              <w:rPr>
                <w:sz w:val="23"/>
                <w:szCs w:val="23"/>
              </w:rPr>
              <w:t>.3&gt; punktą vaistinio (-ų) preparato (-ų) ekonominis vertinimas neatliekamas, išvados dėl kaštų naudingumo neteikiamos</w:t>
            </w:r>
          </w:p>
        </w:tc>
      </w:tr>
    </w:tbl>
    <w:p w14:paraId="08D5B3B6" w14:textId="292D1124" w:rsidR="0061611B" w:rsidRPr="003F4025" w:rsidRDefault="0061611B" w:rsidP="003F4025">
      <w:pPr>
        <w:spacing w:line="276" w:lineRule="auto"/>
        <w:rPr>
          <w:i/>
          <w:szCs w:val="22"/>
        </w:rPr>
      </w:pPr>
    </w:p>
    <w:p w14:paraId="1B85C083" w14:textId="77777777" w:rsidR="009E44AE" w:rsidRPr="003F4025" w:rsidRDefault="009E44AE" w:rsidP="003F4025">
      <w:pPr>
        <w:spacing w:line="276" w:lineRule="auto"/>
      </w:pPr>
    </w:p>
    <w:p w14:paraId="3B2D1F25" w14:textId="3A80E19F" w:rsidR="000001B0" w:rsidRPr="003F4025" w:rsidRDefault="000001B0" w:rsidP="003F4025">
      <w:pPr>
        <w:pStyle w:val="ListParagraph"/>
        <w:numPr>
          <w:ilvl w:val="0"/>
          <w:numId w:val="12"/>
        </w:numPr>
        <w:spacing w:line="276" w:lineRule="auto"/>
        <w:ind w:left="567" w:hanging="567"/>
      </w:pPr>
      <w:r w:rsidRPr="003F4025">
        <w:rPr>
          <w:b/>
        </w:rPr>
        <w:t>REKOME</w:t>
      </w:r>
      <w:r w:rsidR="00D83182" w:rsidRPr="003F4025">
        <w:rPr>
          <w:b/>
        </w:rPr>
        <w:t>N</w:t>
      </w:r>
      <w:r w:rsidRPr="003F4025">
        <w:rPr>
          <w:b/>
        </w:rPr>
        <w:t>DACIJA</w:t>
      </w:r>
    </w:p>
    <w:p w14:paraId="35E33D78" w14:textId="59232BB3" w:rsidR="00B811A4" w:rsidRPr="003F4025" w:rsidRDefault="00B811A4" w:rsidP="003F4025">
      <w:pPr>
        <w:pStyle w:val="ListParagraph"/>
        <w:spacing w:line="276" w:lineRule="auto"/>
        <w:ind w:left="567"/>
        <w:rPr>
          <w:b/>
        </w:rPr>
      </w:pPr>
    </w:p>
    <w:p w14:paraId="55CD86F2" w14:textId="576FE891" w:rsidR="00B811A4" w:rsidRPr="003F4025" w:rsidRDefault="00B811A4" w:rsidP="003F4025">
      <w:pPr>
        <w:spacing w:line="276" w:lineRule="auto"/>
        <w:jc w:val="both"/>
      </w:pPr>
      <w:r w:rsidRPr="003F4025">
        <w:t>Vadovaujantis Vaistinių preparatų ir medicinos pagalbos priemonių įrašymo į kompensavimo sąrašus ir jų keitimo tvarkos aprašo, patvirtinto Lietuvos Respublikos sveikatos apsaugos ministro 2002 m. balandžio 5 d. įsakymu Nr. V-159 „Dėl vaistinių preparatų ir medicinos pagalbos priemonių įrašymo į kompensavimo sąrašus ir jų keitimo tvarkos aprašo patvirtinimo“, punktu</w:t>
      </w:r>
      <w:r w:rsidR="008077B1" w:rsidRPr="003F4025">
        <w:t xml:space="preserve"> </w:t>
      </w:r>
      <w:r w:rsidRPr="003F4025">
        <w:rPr>
          <w:lang w:eastAsia="lt-LT"/>
        </w:rPr>
        <w:t>30</w:t>
      </w:r>
      <w:r w:rsidRPr="003F4025">
        <w:rPr>
          <w:vertAlign w:val="superscript"/>
          <w:lang w:eastAsia="lt-LT"/>
        </w:rPr>
        <w:t>1</w:t>
      </w:r>
      <w:r w:rsidRPr="003F4025">
        <w:rPr>
          <w:lang w:eastAsia="lt-LT"/>
        </w:rPr>
        <w:t>.1. rekomenduojama kompensuoti vaistinį preparatą pagal paraiškoje nurodytą indikaciją (arba jos dalį) su arba be skyrimo sąlygų, taikant ar netaikant PGS, kai vertinimo išvados atitinka Aprašo 29.1.1 ir 29.2.1 papunkčiuose numatytas sąlygas</w:t>
      </w:r>
      <w:r w:rsidR="008077B1" w:rsidRPr="003F4025">
        <w:rPr>
          <w:lang w:eastAsia="lt-LT"/>
        </w:rPr>
        <w:t>.</w:t>
      </w:r>
    </w:p>
    <w:p w14:paraId="48BEE35B" w14:textId="77777777" w:rsidR="00B811A4" w:rsidRPr="003F4025" w:rsidRDefault="00B811A4" w:rsidP="003F4025">
      <w:pPr>
        <w:spacing w:line="276" w:lineRule="auto"/>
        <w:jc w:val="both"/>
        <w:rPr>
          <w:lang w:eastAsia="lt-LT"/>
        </w:rPr>
      </w:pPr>
    </w:p>
    <w:p w14:paraId="3D60BB06" w14:textId="77777777" w:rsidR="00B811A4" w:rsidRPr="003F4025" w:rsidRDefault="00B811A4" w:rsidP="003F4025">
      <w:pPr>
        <w:widowControl w:val="0"/>
        <w:tabs>
          <w:tab w:val="left" w:pos="1418"/>
        </w:tabs>
        <w:suppressAutoHyphens/>
        <w:spacing w:line="276" w:lineRule="auto"/>
        <w:jc w:val="center"/>
        <w:textAlignment w:val="center"/>
        <w:rPr>
          <w:lang w:eastAsia="lt-LT"/>
        </w:rPr>
      </w:pPr>
    </w:p>
    <w:p w14:paraId="42F3A222" w14:textId="77777777" w:rsidR="00B811A4" w:rsidRPr="003F4025" w:rsidRDefault="00B811A4" w:rsidP="003F4025">
      <w:pPr>
        <w:tabs>
          <w:tab w:val="left" w:pos="426"/>
        </w:tabs>
        <w:spacing w:line="276" w:lineRule="auto"/>
        <w:jc w:val="both"/>
        <w:rPr>
          <w:b/>
          <w:lang w:eastAsia="lt-LT"/>
        </w:rPr>
      </w:pPr>
      <w:r w:rsidRPr="003F4025">
        <w:rPr>
          <w:b/>
          <w:lang w:eastAsia="lt-LT"/>
        </w:rPr>
        <w:t xml:space="preserve">4.3 Siūloma (-os) kompensuoti terapinės indikacijos ir skyrimo sąlygos </w:t>
      </w:r>
    </w:p>
    <w:p w14:paraId="179FBABC" w14:textId="77777777" w:rsidR="00B811A4" w:rsidRPr="003F4025" w:rsidRDefault="00B811A4" w:rsidP="003F4025">
      <w:pPr>
        <w:tabs>
          <w:tab w:val="left" w:pos="426"/>
        </w:tabs>
        <w:spacing w:line="276" w:lineRule="auto"/>
        <w:jc w:val="both"/>
        <w:rPr>
          <w:b/>
          <w:lang w:eastAsia="lt-LT"/>
        </w:rPr>
      </w:pPr>
    </w:p>
    <w:p w14:paraId="01B7E726" w14:textId="77777777" w:rsidR="00860EB0" w:rsidRPr="003F4025" w:rsidRDefault="00860EB0" w:rsidP="003F4025">
      <w:pPr>
        <w:pStyle w:val="NoSpacing"/>
        <w:spacing w:line="276" w:lineRule="auto"/>
        <w:rPr>
          <w:rFonts w:ascii="Times New Roman" w:hAnsi="Times New Roman"/>
          <w:b/>
          <w:sz w:val="24"/>
          <w:szCs w:val="24"/>
          <w:lang w:eastAsia="lt-LT"/>
        </w:rPr>
      </w:pPr>
      <w:r w:rsidRPr="003F4025">
        <w:rPr>
          <w:rFonts w:ascii="Times New Roman" w:hAnsi="Times New Roman"/>
          <w:b/>
          <w:sz w:val="24"/>
          <w:szCs w:val="24"/>
          <w:lang w:eastAsia="lt-LT"/>
        </w:rPr>
        <w:t>Terapinės indikacijos</w:t>
      </w:r>
    </w:p>
    <w:p w14:paraId="072B5993" w14:textId="77777777" w:rsidR="00860EB0" w:rsidRPr="003F4025" w:rsidRDefault="00000000" w:rsidP="003F4025">
      <w:pPr>
        <w:pStyle w:val="NoSpacing"/>
        <w:spacing w:line="276" w:lineRule="auto"/>
        <w:rPr>
          <w:rFonts w:ascii="Times New Roman" w:hAnsi="Times New Roman"/>
          <w:sz w:val="24"/>
          <w:szCs w:val="24"/>
        </w:rPr>
      </w:pPr>
      <w:sdt>
        <w:sdtPr>
          <w:rPr>
            <w:rStyle w:val="Style2"/>
            <w:rFonts w:ascii="Times New Roman" w:hAnsi="Times New Roman"/>
            <w:sz w:val="24"/>
            <w:szCs w:val="24"/>
          </w:rPr>
          <w:id w:val="1799496492"/>
          <w15:color w:val="FFCC00"/>
          <w14:checkbox>
            <w14:checked w14:val="1"/>
            <w14:checkedState w14:val="2612" w14:font="MS Gothic"/>
            <w14:uncheckedState w14:val="2610" w14:font="MS Gothic"/>
          </w14:checkbox>
        </w:sdtPr>
        <w:sdtContent>
          <w:r w:rsidR="00860EB0" w:rsidRPr="003F4025">
            <w:rPr>
              <w:rStyle w:val="Style2"/>
              <w:rFonts w:ascii="MS Gothic" w:eastAsia="MS Gothic" w:hAnsi="MS Gothic"/>
              <w:sz w:val="24"/>
              <w:szCs w:val="24"/>
            </w:rPr>
            <w:t>☒</w:t>
          </w:r>
        </w:sdtContent>
      </w:sdt>
      <w:r w:rsidR="00860EB0" w:rsidRPr="003F4025">
        <w:rPr>
          <w:rFonts w:ascii="Times New Roman" w:hAnsi="Times New Roman"/>
          <w:sz w:val="24"/>
          <w:szCs w:val="24"/>
        </w:rPr>
        <w:t xml:space="preserve"> Siūloma kompensuoti Pareiškėjo teikiamą indikaciją be pakeitimų.</w:t>
      </w:r>
    </w:p>
    <w:p w14:paraId="337B2758" w14:textId="77777777" w:rsidR="00C71E79" w:rsidRPr="003F4025" w:rsidRDefault="00C71E79" w:rsidP="003F4025">
      <w:pPr>
        <w:pStyle w:val="Tekstas"/>
        <w:spacing w:line="276" w:lineRule="auto"/>
        <w:rPr>
          <w:lang w:val="lt-LT"/>
        </w:rPr>
      </w:pPr>
      <w:bookmarkStart w:id="3" w:name="_Hlk217068762"/>
      <w:r w:rsidRPr="003F4025">
        <w:rPr>
          <w:lang w:val="lt-LT"/>
        </w:rPr>
        <w:t>IMFINZI kartu su karboplatina ir paklitakseliu skirtas suaugusioms pacientėms, kurioms yra diagnozuotas pirminis pažengęs ar atsinaujinęs endometriumo vėžys ir numatytas sisteminis gydymas, o po to – palaikomasis gydymas:</w:t>
      </w:r>
    </w:p>
    <w:p w14:paraId="16A1333D" w14:textId="77777777" w:rsidR="00C71E79" w:rsidRPr="003F4025" w:rsidRDefault="00C71E79" w:rsidP="003F4025">
      <w:pPr>
        <w:pStyle w:val="Tekstas"/>
        <w:numPr>
          <w:ilvl w:val="0"/>
          <w:numId w:val="15"/>
        </w:numPr>
        <w:spacing w:line="276" w:lineRule="auto"/>
        <w:rPr>
          <w:lang w:val="lt-LT"/>
        </w:rPr>
      </w:pPr>
      <w:r w:rsidRPr="003F4025">
        <w:rPr>
          <w:lang w:val="lt-LT"/>
        </w:rPr>
        <w:t xml:space="preserve">IMFINZI monoterapija skirta gydyti endometriumo vėžį, kai yra </w:t>
      </w:r>
      <w:bookmarkStart w:id="4" w:name="_Hlk217068735"/>
      <w:r w:rsidRPr="003F4025">
        <w:rPr>
          <w:lang w:val="lt-LT"/>
        </w:rPr>
        <w:t xml:space="preserve">neatitikimų taisymo trūkumas (angl. </w:t>
      </w:r>
      <w:r w:rsidRPr="003F4025">
        <w:rPr>
          <w:i/>
          <w:iCs/>
          <w:lang w:val="lt-LT"/>
        </w:rPr>
        <w:t>mismatch repair deficient</w:t>
      </w:r>
      <w:r w:rsidRPr="003F4025">
        <w:rPr>
          <w:lang w:val="lt-LT"/>
        </w:rPr>
        <w:t>, dMMR);</w:t>
      </w:r>
    </w:p>
    <w:bookmarkEnd w:id="4"/>
    <w:p w14:paraId="41375D96" w14:textId="77777777" w:rsidR="00C71E79" w:rsidRPr="003F4025" w:rsidRDefault="00C71E79" w:rsidP="003F4025">
      <w:pPr>
        <w:pStyle w:val="Tekstas"/>
        <w:numPr>
          <w:ilvl w:val="0"/>
          <w:numId w:val="15"/>
        </w:numPr>
        <w:spacing w:line="276" w:lineRule="auto"/>
        <w:rPr>
          <w:lang w:val="lt-LT"/>
        </w:rPr>
      </w:pPr>
      <w:r w:rsidRPr="003F4025">
        <w:rPr>
          <w:lang w:val="lt-LT"/>
        </w:rPr>
        <w:t xml:space="preserve">IMFINZI derinys su olaparibu skirtas gydyti endometriumo vėžį, kai neatitikimų taisymas yra nepažeistas (angl. </w:t>
      </w:r>
      <w:r w:rsidRPr="003F4025">
        <w:rPr>
          <w:i/>
          <w:iCs/>
          <w:lang w:val="lt-LT"/>
        </w:rPr>
        <w:t>mismatch repair proficient</w:t>
      </w:r>
      <w:r w:rsidRPr="003F4025">
        <w:rPr>
          <w:lang w:val="lt-LT"/>
        </w:rPr>
        <w:t>, pMMR).</w:t>
      </w:r>
    </w:p>
    <w:p w14:paraId="28EF1ED8" w14:textId="55F8B8DE" w:rsidR="00860EB0" w:rsidRPr="003F4025" w:rsidRDefault="001D7601" w:rsidP="003F4025">
      <w:pPr>
        <w:pStyle w:val="NoSpacing"/>
        <w:spacing w:line="276" w:lineRule="auto"/>
        <w:rPr>
          <w:rFonts w:ascii="Times New Roman" w:hAnsi="Times New Roman"/>
          <w:sz w:val="24"/>
          <w:szCs w:val="24"/>
        </w:rPr>
      </w:pPr>
      <w:bookmarkStart w:id="5" w:name="_Hlk217069030"/>
      <w:bookmarkEnd w:id="3"/>
      <w:r w:rsidRPr="003F4025">
        <w:rPr>
          <w:rFonts w:ascii="Times New Roman" w:hAnsi="Times New Roman"/>
          <w:b/>
          <w:bCs/>
          <w:lang w:eastAsia="lt-LT"/>
        </w:rPr>
        <w:t xml:space="preserve">TLK-10 AM: </w:t>
      </w:r>
      <w:r w:rsidRPr="003F4025">
        <w:rPr>
          <w:rFonts w:ascii="Times New Roman" w:hAnsi="Times New Roman"/>
          <w:lang w:eastAsia="lt-LT"/>
        </w:rPr>
        <w:t>C54.</w:t>
      </w:r>
    </w:p>
    <w:bookmarkEnd w:id="5"/>
    <w:p w14:paraId="1BDAE0F6" w14:textId="77777777" w:rsidR="00764DCB" w:rsidRDefault="00764DCB" w:rsidP="003F4025">
      <w:pPr>
        <w:pStyle w:val="NoSpacing"/>
        <w:spacing w:line="276" w:lineRule="auto"/>
        <w:rPr>
          <w:rFonts w:ascii="Times New Roman" w:hAnsi="Times New Roman"/>
          <w:b/>
          <w:sz w:val="24"/>
          <w:szCs w:val="24"/>
        </w:rPr>
      </w:pPr>
    </w:p>
    <w:p w14:paraId="787F0278" w14:textId="0BB0E200" w:rsidR="00860EB0" w:rsidRPr="003F4025" w:rsidRDefault="00860EB0" w:rsidP="003F4025">
      <w:pPr>
        <w:pStyle w:val="NoSpacing"/>
        <w:spacing w:line="276" w:lineRule="auto"/>
        <w:rPr>
          <w:rFonts w:ascii="Times New Roman" w:hAnsi="Times New Roman"/>
          <w:b/>
          <w:sz w:val="24"/>
          <w:szCs w:val="24"/>
        </w:rPr>
      </w:pPr>
      <w:r w:rsidRPr="003F4025">
        <w:rPr>
          <w:rFonts w:ascii="Times New Roman" w:hAnsi="Times New Roman"/>
          <w:b/>
          <w:sz w:val="24"/>
          <w:szCs w:val="24"/>
        </w:rPr>
        <w:t>Skyrimo sąlygos</w:t>
      </w:r>
    </w:p>
    <w:p w14:paraId="6BC601A1" w14:textId="77777777" w:rsidR="00860EB0" w:rsidRPr="003F4025" w:rsidRDefault="00000000" w:rsidP="003F4025">
      <w:pPr>
        <w:pStyle w:val="NoSpacing"/>
        <w:spacing w:line="276" w:lineRule="auto"/>
        <w:rPr>
          <w:rFonts w:ascii="Times New Roman" w:hAnsi="Times New Roman"/>
          <w:sz w:val="24"/>
          <w:szCs w:val="24"/>
        </w:rPr>
      </w:pPr>
      <w:sdt>
        <w:sdtPr>
          <w:rPr>
            <w:rStyle w:val="Style2"/>
            <w:rFonts w:ascii="Times New Roman" w:hAnsi="Times New Roman"/>
            <w:sz w:val="24"/>
            <w:szCs w:val="24"/>
          </w:rPr>
          <w:id w:val="932866808"/>
          <w15:color w:val="FFCC00"/>
          <w14:checkbox>
            <w14:checked w14:val="1"/>
            <w14:checkedState w14:val="2612" w14:font="MS Gothic"/>
            <w14:uncheckedState w14:val="2610" w14:font="MS Gothic"/>
          </w14:checkbox>
        </w:sdtPr>
        <w:sdtContent>
          <w:r w:rsidR="00860EB0" w:rsidRPr="003F4025">
            <w:rPr>
              <w:rStyle w:val="Style2"/>
              <w:rFonts w:ascii="MS Gothic" w:eastAsia="MS Gothic" w:hAnsi="MS Gothic"/>
              <w:sz w:val="24"/>
              <w:szCs w:val="24"/>
            </w:rPr>
            <w:t>☒</w:t>
          </w:r>
        </w:sdtContent>
      </w:sdt>
      <w:r w:rsidR="00860EB0" w:rsidRPr="003F4025">
        <w:rPr>
          <w:rFonts w:ascii="Times New Roman" w:hAnsi="Times New Roman"/>
          <w:sz w:val="24"/>
          <w:szCs w:val="24"/>
        </w:rPr>
        <w:t xml:space="preserve"> Pareiškėjo siūlomos skyrimo sąlygos nepriimtinos. </w:t>
      </w:r>
    </w:p>
    <w:p w14:paraId="05AEEB9A" w14:textId="77777777" w:rsidR="00860EB0" w:rsidRPr="003F4025" w:rsidRDefault="00860EB0" w:rsidP="003F4025">
      <w:pPr>
        <w:pStyle w:val="NoSpacing"/>
        <w:spacing w:line="276" w:lineRule="auto"/>
        <w:rPr>
          <w:rFonts w:ascii="Times New Roman" w:hAnsi="Times New Roman"/>
          <w:sz w:val="24"/>
          <w:szCs w:val="24"/>
        </w:rPr>
      </w:pPr>
      <w:r w:rsidRPr="003F4025">
        <w:rPr>
          <w:rFonts w:ascii="Times New Roman" w:hAnsi="Times New Roman"/>
          <w:sz w:val="24"/>
          <w:szCs w:val="24"/>
        </w:rPr>
        <w:t>Nustatytos skyrimo sąlygos:</w:t>
      </w:r>
    </w:p>
    <w:p w14:paraId="4A2A96C2" w14:textId="23E7F49E" w:rsidR="001D7601" w:rsidRDefault="00C71E79" w:rsidP="003F4025">
      <w:pPr>
        <w:pStyle w:val="Tekstas"/>
        <w:spacing w:line="276" w:lineRule="auto"/>
        <w:rPr>
          <w:lang w:val="lt-LT"/>
        </w:rPr>
      </w:pPr>
      <w:bookmarkStart w:id="6" w:name="_Hlk217068745"/>
      <w:r w:rsidRPr="003F4025">
        <w:rPr>
          <w:lang w:val="lt-LT"/>
        </w:rPr>
        <w:t>Skiriamas derinyje</w:t>
      </w:r>
      <w:r w:rsidR="00860EB0" w:rsidRPr="003F4025">
        <w:rPr>
          <w:lang w:val="lt-LT"/>
        </w:rPr>
        <w:t xml:space="preserve"> su karboplatina ir paklitakseliu suaugusioms pacientėms pirmini</w:t>
      </w:r>
      <w:r w:rsidR="001D7601" w:rsidRPr="003F4025">
        <w:rPr>
          <w:lang w:val="lt-LT"/>
        </w:rPr>
        <w:t>am</w:t>
      </w:r>
      <w:r w:rsidR="00860EB0" w:rsidRPr="003F4025">
        <w:rPr>
          <w:lang w:val="lt-LT"/>
        </w:rPr>
        <w:t xml:space="preserve"> paženg</w:t>
      </w:r>
      <w:r w:rsidRPr="003F4025">
        <w:rPr>
          <w:lang w:val="lt-LT"/>
        </w:rPr>
        <w:t>usi</w:t>
      </w:r>
      <w:r w:rsidR="001D7601" w:rsidRPr="003F4025">
        <w:rPr>
          <w:lang w:val="lt-LT"/>
        </w:rPr>
        <w:t>am</w:t>
      </w:r>
      <w:r w:rsidR="00860EB0" w:rsidRPr="003F4025">
        <w:rPr>
          <w:lang w:val="lt-LT"/>
        </w:rPr>
        <w:t xml:space="preserve"> ar atsinaujin</w:t>
      </w:r>
      <w:r w:rsidRPr="003F4025">
        <w:rPr>
          <w:lang w:val="lt-LT"/>
        </w:rPr>
        <w:t>usi</w:t>
      </w:r>
      <w:r w:rsidR="001D7601" w:rsidRPr="003F4025">
        <w:rPr>
          <w:lang w:val="lt-LT"/>
        </w:rPr>
        <w:t>am</w:t>
      </w:r>
      <w:r w:rsidR="00860EB0" w:rsidRPr="003F4025">
        <w:rPr>
          <w:lang w:val="lt-LT"/>
        </w:rPr>
        <w:t xml:space="preserve"> endometriumo vėž</w:t>
      </w:r>
      <w:r w:rsidRPr="003F4025">
        <w:rPr>
          <w:lang w:val="lt-LT"/>
        </w:rPr>
        <w:t>i</w:t>
      </w:r>
      <w:r w:rsidR="001D7601" w:rsidRPr="003F4025">
        <w:rPr>
          <w:lang w:val="lt-LT"/>
        </w:rPr>
        <w:t xml:space="preserve">u, su nustatytu neatitikimų taisymo trūkumu (angl. </w:t>
      </w:r>
      <w:r w:rsidR="001D7601" w:rsidRPr="003F4025">
        <w:rPr>
          <w:i/>
          <w:iCs/>
          <w:lang w:val="lt-LT"/>
        </w:rPr>
        <w:t>mismatch repair deficient</w:t>
      </w:r>
      <w:r w:rsidR="001D7601" w:rsidRPr="003F4025">
        <w:rPr>
          <w:lang w:val="lt-LT"/>
        </w:rPr>
        <w:t>, dMMR) gydyti, kai numatytas sisteminis gydymas, o po to – palaikomasis gydymas</w:t>
      </w:r>
      <w:r w:rsidR="00CB6DF4">
        <w:rPr>
          <w:lang w:val="lt-LT"/>
        </w:rPr>
        <w:t xml:space="preserve"> monoterapija</w:t>
      </w:r>
      <w:r w:rsidR="001D7601" w:rsidRPr="003F4025">
        <w:rPr>
          <w:lang w:val="lt-LT"/>
        </w:rPr>
        <w:t>.</w:t>
      </w:r>
      <w:r w:rsidR="00CB6DF4">
        <w:rPr>
          <w:lang w:val="lt-LT"/>
        </w:rPr>
        <w:t>*</w:t>
      </w:r>
    </w:p>
    <w:p w14:paraId="5BEA5FE5" w14:textId="77777777" w:rsidR="00CB6DF4" w:rsidRDefault="00CB6DF4" w:rsidP="003F4025">
      <w:pPr>
        <w:pStyle w:val="Tekstas"/>
        <w:spacing w:line="276" w:lineRule="auto"/>
        <w:rPr>
          <w:lang w:val="lt-LT"/>
        </w:rPr>
      </w:pPr>
    </w:p>
    <w:p w14:paraId="48B77507" w14:textId="52B5C1EA" w:rsidR="001D7601" w:rsidRPr="003F4025" w:rsidRDefault="00CB6DF4" w:rsidP="003D523E">
      <w:pPr>
        <w:pStyle w:val="Tekstas"/>
        <w:spacing w:line="276" w:lineRule="auto"/>
      </w:pPr>
      <w:r>
        <w:rPr>
          <w:lang w:val="lt-LT"/>
        </w:rPr>
        <w:t>*</w:t>
      </w:r>
      <w:r w:rsidR="00313159" w:rsidRPr="00313159">
        <w:rPr>
          <w:sz w:val="20"/>
          <w:szCs w:val="20"/>
        </w:rPr>
        <w:t xml:space="preserve"> </w:t>
      </w:r>
      <w:proofErr w:type="spellStart"/>
      <w:r w:rsidR="00313159">
        <w:rPr>
          <w:sz w:val="20"/>
          <w:szCs w:val="20"/>
        </w:rPr>
        <w:t>S</w:t>
      </w:r>
      <w:r w:rsidR="00313159" w:rsidRPr="00DB4828">
        <w:rPr>
          <w:sz w:val="20"/>
          <w:szCs w:val="20"/>
        </w:rPr>
        <w:t>kyrimo</w:t>
      </w:r>
      <w:proofErr w:type="spellEnd"/>
      <w:r w:rsidR="00313159" w:rsidRPr="00DB4828">
        <w:rPr>
          <w:sz w:val="20"/>
          <w:szCs w:val="20"/>
        </w:rPr>
        <w:t xml:space="preserve"> </w:t>
      </w:r>
      <w:proofErr w:type="spellStart"/>
      <w:r w:rsidR="00313159" w:rsidRPr="00DB4828">
        <w:rPr>
          <w:sz w:val="20"/>
          <w:szCs w:val="20"/>
        </w:rPr>
        <w:t>sąlygos</w:t>
      </w:r>
      <w:proofErr w:type="spellEnd"/>
      <w:r w:rsidR="00313159" w:rsidRPr="00DB4828">
        <w:rPr>
          <w:sz w:val="20"/>
          <w:szCs w:val="20"/>
        </w:rPr>
        <w:t xml:space="preserve"> </w:t>
      </w:r>
      <w:proofErr w:type="spellStart"/>
      <w:r w:rsidR="00313159" w:rsidRPr="00DB4828">
        <w:rPr>
          <w:sz w:val="20"/>
          <w:szCs w:val="20"/>
        </w:rPr>
        <w:t>pakoreguotos</w:t>
      </w:r>
      <w:proofErr w:type="spellEnd"/>
      <w:r w:rsidR="00313159" w:rsidRPr="00DB4828">
        <w:rPr>
          <w:sz w:val="20"/>
          <w:szCs w:val="20"/>
        </w:rPr>
        <w:t xml:space="preserve"> </w:t>
      </w:r>
      <w:proofErr w:type="spellStart"/>
      <w:r w:rsidR="00313159" w:rsidRPr="00DB4828">
        <w:rPr>
          <w:sz w:val="20"/>
          <w:szCs w:val="20"/>
        </w:rPr>
        <w:t>remiantis</w:t>
      </w:r>
      <w:proofErr w:type="spellEnd"/>
      <w:r w:rsidR="00313159" w:rsidRPr="00DB4828">
        <w:rPr>
          <w:sz w:val="20"/>
          <w:szCs w:val="20"/>
        </w:rPr>
        <w:t xml:space="preserve"> Vaistinių preparatų ir medicinos pagalbos priemonių kompensavimo </w:t>
      </w:r>
      <w:proofErr w:type="spellStart"/>
      <w:r w:rsidR="00313159" w:rsidRPr="00DB4828">
        <w:rPr>
          <w:sz w:val="20"/>
          <w:szCs w:val="20"/>
        </w:rPr>
        <w:t>komisijos</w:t>
      </w:r>
      <w:proofErr w:type="spellEnd"/>
      <w:r w:rsidR="00313159" w:rsidRPr="00DB4828">
        <w:rPr>
          <w:sz w:val="20"/>
          <w:szCs w:val="20"/>
        </w:rPr>
        <w:t xml:space="preserve"> 2026 m. </w:t>
      </w:r>
      <w:bookmarkEnd w:id="6"/>
      <w:proofErr w:type="spellStart"/>
      <w:r w:rsidR="003D523E" w:rsidRPr="003D523E">
        <w:rPr>
          <w:sz w:val="20"/>
          <w:szCs w:val="20"/>
        </w:rPr>
        <w:t>vasario</w:t>
      </w:r>
      <w:proofErr w:type="spellEnd"/>
      <w:r w:rsidR="003D523E" w:rsidRPr="003D523E">
        <w:rPr>
          <w:sz w:val="20"/>
          <w:szCs w:val="20"/>
        </w:rPr>
        <w:t xml:space="preserve"> 12 d. Nr. LKV-3/26</w:t>
      </w:r>
      <w:r w:rsidR="003D523E">
        <w:rPr>
          <w:sz w:val="20"/>
          <w:szCs w:val="20"/>
        </w:rPr>
        <w:t>.</w:t>
      </w:r>
    </w:p>
    <w:p w14:paraId="7D5C6700" w14:textId="77777777" w:rsidR="00D5470B" w:rsidRPr="003F4025" w:rsidRDefault="00D5470B" w:rsidP="003F4025">
      <w:pPr>
        <w:pStyle w:val="ListParagraph"/>
        <w:spacing w:line="276" w:lineRule="auto"/>
        <w:ind w:left="426"/>
      </w:pPr>
    </w:p>
    <w:p w14:paraId="33B8DE04" w14:textId="77777777" w:rsidR="00283E59" w:rsidRPr="003F4025" w:rsidRDefault="00283E59" w:rsidP="003F4025">
      <w:pPr>
        <w:widowControl w:val="0"/>
        <w:tabs>
          <w:tab w:val="left" w:pos="1418"/>
        </w:tabs>
        <w:suppressAutoHyphens/>
        <w:spacing w:line="276" w:lineRule="auto"/>
        <w:jc w:val="center"/>
        <w:textAlignment w:val="center"/>
      </w:pPr>
      <w:r w:rsidRPr="003F4025">
        <w:rPr>
          <w:lang w:eastAsia="lt-LT"/>
        </w:rPr>
        <w:t>____________________________</w:t>
      </w:r>
    </w:p>
    <w:p w14:paraId="562A1372" w14:textId="77777777" w:rsidR="00283E59" w:rsidRPr="003F4025" w:rsidRDefault="00283E59" w:rsidP="003F4025">
      <w:pPr>
        <w:spacing w:line="276" w:lineRule="auto"/>
        <w:jc w:val="both"/>
        <w:rPr>
          <w:b/>
          <w:sz w:val="20"/>
        </w:rPr>
      </w:pPr>
    </w:p>
    <w:p w14:paraId="7CDFF220" w14:textId="58191D98" w:rsidR="000723FF" w:rsidRPr="003F4025" w:rsidRDefault="000723FF" w:rsidP="003F4025">
      <w:pPr>
        <w:spacing w:line="276" w:lineRule="auto"/>
        <w:rPr>
          <w:b/>
        </w:rPr>
      </w:pPr>
    </w:p>
    <w:sectPr w:rsidR="000723FF" w:rsidRPr="003F4025" w:rsidSect="00063A50">
      <w:headerReference w:type="first" r:id="rId8"/>
      <w:footerReference w:type="first" r:id="rId9"/>
      <w:pgSz w:w="11907" w:h="16840" w:code="9"/>
      <w:pgMar w:top="1134" w:right="567" w:bottom="1134" w:left="1701" w:header="646" w:footer="0" w:gutter="0"/>
      <w:cols w:space="1296"/>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C3E8AF" w14:textId="77777777" w:rsidR="00A361D9" w:rsidRDefault="00A361D9">
      <w:r>
        <w:separator/>
      </w:r>
    </w:p>
  </w:endnote>
  <w:endnote w:type="continuationSeparator" w:id="0">
    <w:p w14:paraId="3753CD87" w14:textId="77777777" w:rsidR="00A361D9" w:rsidRDefault="00A36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00000000"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BA"/>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D3368" w14:textId="77777777" w:rsidR="00347FAA" w:rsidRDefault="00347FAA">
    <w:pPr>
      <w:pStyle w:val="Footer"/>
      <w:jc w:val="right"/>
      <w:rPr>
        <w: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BE6363" w14:textId="77777777" w:rsidR="00A361D9" w:rsidRDefault="00A361D9">
      <w:r>
        <w:separator/>
      </w:r>
    </w:p>
  </w:footnote>
  <w:footnote w:type="continuationSeparator" w:id="0">
    <w:p w14:paraId="43F5AA7B" w14:textId="77777777" w:rsidR="00A361D9" w:rsidRDefault="00A361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E1C8F" w14:textId="77777777" w:rsidR="00347FAA" w:rsidRDefault="00347FAA" w:rsidP="00FD793C">
    <w:pPr>
      <w:pStyle w:val="Header"/>
      <w:ind w:left="612"/>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17D8E"/>
    <w:multiLevelType w:val="hybridMultilevel"/>
    <w:tmpl w:val="10FAC1CC"/>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1" w15:restartNumberingAfterBreak="0">
    <w:nsid w:val="01276250"/>
    <w:multiLevelType w:val="hybridMultilevel"/>
    <w:tmpl w:val="3B6C29F4"/>
    <w:lvl w:ilvl="0" w:tplc="04270017">
      <w:start w:val="1"/>
      <w:numFmt w:val="lowerLetter"/>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 w15:restartNumberingAfterBreak="0">
    <w:nsid w:val="09E0081E"/>
    <w:multiLevelType w:val="multilevel"/>
    <w:tmpl w:val="0427001F"/>
    <w:lvl w:ilvl="0">
      <w:start w:val="1"/>
      <w:numFmt w:val="decimal"/>
      <w:lvlText w:val="%1."/>
      <w:lvlJc w:val="left"/>
      <w:pPr>
        <w:ind w:left="360" w:hanging="360"/>
      </w:pPr>
      <w:rPr>
        <w:rFonts w:hint="default"/>
        <w:b w:val="0"/>
        <w:bCs w:val="0"/>
      </w:rPr>
    </w:lvl>
    <w:lvl w:ilvl="1">
      <w:start w:val="1"/>
      <w:numFmt w:val="decimal"/>
      <w:lvlText w:val="%1.%2."/>
      <w:lvlJc w:val="left"/>
      <w:pPr>
        <w:ind w:left="28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AD2E58"/>
    <w:multiLevelType w:val="hybridMultilevel"/>
    <w:tmpl w:val="F6943F7A"/>
    <w:lvl w:ilvl="0" w:tplc="AB64BC8E">
      <w:start w:val="1"/>
      <w:numFmt w:val="decimal"/>
      <w:lvlText w:val="%1."/>
      <w:lvlJc w:val="left"/>
      <w:pPr>
        <w:ind w:left="720" w:hanging="360"/>
      </w:pPr>
      <w:rPr>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 w15:restartNumberingAfterBreak="0">
    <w:nsid w:val="1A101C59"/>
    <w:multiLevelType w:val="hybridMultilevel"/>
    <w:tmpl w:val="64544F3A"/>
    <w:lvl w:ilvl="0" w:tplc="04270001">
      <w:start w:val="1"/>
      <w:numFmt w:val="bullet"/>
      <w:lvlText w:val=""/>
      <w:lvlJc w:val="left"/>
      <w:pPr>
        <w:ind w:left="2160" w:hanging="360"/>
      </w:pPr>
      <w:rPr>
        <w:rFonts w:ascii="Symbol" w:hAnsi="Symbol" w:hint="default"/>
      </w:rPr>
    </w:lvl>
    <w:lvl w:ilvl="1" w:tplc="04270003" w:tentative="1">
      <w:start w:val="1"/>
      <w:numFmt w:val="bullet"/>
      <w:lvlText w:val="o"/>
      <w:lvlJc w:val="left"/>
      <w:pPr>
        <w:ind w:left="2880" w:hanging="360"/>
      </w:pPr>
      <w:rPr>
        <w:rFonts w:ascii="Courier New" w:hAnsi="Courier New" w:cs="Courier New" w:hint="default"/>
      </w:rPr>
    </w:lvl>
    <w:lvl w:ilvl="2" w:tplc="04270005" w:tentative="1">
      <w:start w:val="1"/>
      <w:numFmt w:val="bullet"/>
      <w:lvlText w:val=""/>
      <w:lvlJc w:val="left"/>
      <w:pPr>
        <w:ind w:left="3600" w:hanging="360"/>
      </w:pPr>
      <w:rPr>
        <w:rFonts w:ascii="Wingdings" w:hAnsi="Wingdings" w:hint="default"/>
      </w:rPr>
    </w:lvl>
    <w:lvl w:ilvl="3" w:tplc="04270001" w:tentative="1">
      <w:start w:val="1"/>
      <w:numFmt w:val="bullet"/>
      <w:lvlText w:val=""/>
      <w:lvlJc w:val="left"/>
      <w:pPr>
        <w:ind w:left="4320" w:hanging="360"/>
      </w:pPr>
      <w:rPr>
        <w:rFonts w:ascii="Symbol" w:hAnsi="Symbol" w:hint="default"/>
      </w:rPr>
    </w:lvl>
    <w:lvl w:ilvl="4" w:tplc="04270003" w:tentative="1">
      <w:start w:val="1"/>
      <w:numFmt w:val="bullet"/>
      <w:lvlText w:val="o"/>
      <w:lvlJc w:val="left"/>
      <w:pPr>
        <w:ind w:left="5040" w:hanging="360"/>
      </w:pPr>
      <w:rPr>
        <w:rFonts w:ascii="Courier New" w:hAnsi="Courier New" w:cs="Courier New" w:hint="default"/>
      </w:rPr>
    </w:lvl>
    <w:lvl w:ilvl="5" w:tplc="04270005" w:tentative="1">
      <w:start w:val="1"/>
      <w:numFmt w:val="bullet"/>
      <w:lvlText w:val=""/>
      <w:lvlJc w:val="left"/>
      <w:pPr>
        <w:ind w:left="5760" w:hanging="360"/>
      </w:pPr>
      <w:rPr>
        <w:rFonts w:ascii="Wingdings" w:hAnsi="Wingdings" w:hint="default"/>
      </w:rPr>
    </w:lvl>
    <w:lvl w:ilvl="6" w:tplc="04270001" w:tentative="1">
      <w:start w:val="1"/>
      <w:numFmt w:val="bullet"/>
      <w:lvlText w:val=""/>
      <w:lvlJc w:val="left"/>
      <w:pPr>
        <w:ind w:left="6480" w:hanging="360"/>
      </w:pPr>
      <w:rPr>
        <w:rFonts w:ascii="Symbol" w:hAnsi="Symbol" w:hint="default"/>
      </w:rPr>
    </w:lvl>
    <w:lvl w:ilvl="7" w:tplc="04270003" w:tentative="1">
      <w:start w:val="1"/>
      <w:numFmt w:val="bullet"/>
      <w:lvlText w:val="o"/>
      <w:lvlJc w:val="left"/>
      <w:pPr>
        <w:ind w:left="7200" w:hanging="360"/>
      </w:pPr>
      <w:rPr>
        <w:rFonts w:ascii="Courier New" w:hAnsi="Courier New" w:cs="Courier New" w:hint="default"/>
      </w:rPr>
    </w:lvl>
    <w:lvl w:ilvl="8" w:tplc="04270005" w:tentative="1">
      <w:start w:val="1"/>
      <w:numFmt w:val="bullet"/>
      <w:lvlText w:val=""/>
      <w:lvlJc w:val="left"/>
      <w:pPr>
        <w:ind w:left="7920" w:hanging="360"/>
      </w:pPr>
      <w:rPr>
        <w:rFonts w:ascii="Wingdings" w:hAnsi="Wingdings" w:hint="default"/>
      </w:rPr>
    </w:lvl>
  </w:abstractNum>
  <w:abstractNum w:abstractNumId="5" w15:restartNumberingAfterBreak="0">
    <w:nsid w:val="1A816B09"/>
    <w:multiLevelType w:val="hybridMultilevel"/>
    <w:tmpl w:val="8FBEE17A"/>
    <w:lvl w:ilvl="0" w:tplc="0427000F">
      <w:start w:val="16"/>
      <w:numFmt w:val="decimal"/>
      <w:lvlText w:val="%1."/>
      <w:lvlJc w:val="left"/>
      <w:pPr>
        <w:ind w:left="501" w:hanging="360"/>
      </w:pPr>
      <w:rPr>
        <w:rFonts w:hint="default"/>
      </w:rPr>
    </w:lvl>
    <w:lvl w:ilvl="1" w:tplc="04270019" w:tentative="1">
      <w:start w:val="1"/>
      <w:numFmt w:val="lowerLetter"/>
      <w:lvlText w:val="%2."/>
      <w:lvlJc w:val="left"/>
      <w:pPr>
        <w:ind w:left="1581" w:hanging="360"/>
      </w:pPr>
    </w:lvl>
    <w:lvl w:ilvl="2" w:tplc="0427001B" w:tentative="1">
      <w:start w:val="1"/>
      <w:numFmt w:val="lowerRoman"/>
      <w:lvlText w:val="%3."/>
      <w:lvlJc w:val="right"/>
      <w:pPr>
        <w:ind w:left="2301" w:hanging="180"/>
      </w:pPr>
    </w:lvl>
    <w:lvl w:ilvl="3" w:tplc="0427000F" w:tentative="1">
      <w:start w:val="1"/>
      <w:numFmt w:val="decimal"/>
      <w:lvlText w:val="%4."/>
      <w:lvlJc w:val="left"/>
      <w:pPr>
        <w:ind w:left="3021" w:hanging="360"/>
      </w:pPr>
    </w:lvl>
    <w:lvl w:ilvl="4" w:tplc="04270019" w:tentative="1">
      <w:start w:val="1"/>
      <w:numFmt w:val="lowerLetter"/>
      <w:lvlText w:val="%5."/>
      <w:lvlJc w:val="left"/>
      <w:pPr>
        <w:ind w:left="3741" w:hanging="360"/>
      </w:pPr>
    </w:lvl>
    <w:lvl w:ilvl="5" w:tplc="0427001B" w:tentative="1">
      <w:start w:val="1"/>
      <w:numFmt w:val="lowerRoman"/>
      <w:lvlText w:val="%6."/>
      <w:lvlJc w:val="right"/>
      <w:pPr>
        <w:ind w:left="4461" w:hanging="180"/>
      </w:pPr>
    </w:lvl>
    <w:lvl w:ilvl="6" w:tplc="0427000F" w:tentative="1">
      <w:start w:val="1"/>
      <w:numFmt w:val="decimal"/>
      <w:lvlText w:val="%7."/>
      <w:lvlJc w:val="left"/>
      <w:pPr>
        <w:ind w:left="5181" w:hanging="360"/>
      </w:pPr>
    </w:lvl>
    <w:lvl w:ilvl="7" w:tplc="04270019" w:tentative="1">
      <w:start w:val="1"/>
      <w:numFmt w:val="lowerLetter"/>
      <w:lvlText w:val="%8."/>
      <w:lvlJc w:val="left"/>
      <w:pPr>
        <w:ind w:left="5901" w:hanging="360"/>
      </w:pPr>
    </w:lvl>
    <w:lvl w:ilvl="8" w:tplc="0427001B" w:tentative="1">
      <w:start w:val="1"/>
      <w:numFmt w:val="lowerRoman"/>
      <w:lvlText w:val="%9."/>
      <w:lvlJc w:val="right"/>
      <w:pPr>
        <w:ind w:left="6621" w:hanging="180"/>
      </w:pPr>
    </w:lvl>
  </w:abstractNum>
  <w:abstractNum w:abstractNumId="6" w15:restartNumberingAfterBreak="0">
    <w:nsid w:val="3975004F"/>
    <w:multiLevelType w:val="hybridMultilevel"/>
    <w:tmpl w:val="13E46078"/>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7" w15:restartNumberingAfterBreak="0">
    <w:nsid w:val="3BCC4222"/>
    <w:multiLevelType w:val="multilevel"/>
    <w:tmpl w:val="C9C6278E"/>
    <w:lvl w:ilvl="0">
      <w:start w:val="2"/>
      <w:numFmt w:val="decimal"/>
      <w:lvlText w:val="%1."/>
      <w:lvlJc w:val="left"/>
      <w:pPr>
        <w:ind w:left="360" w:hanging="360"/>
      </w:pPr>
      <w:rPr>
        <w:rFonts w:eastAsia="Arial Unicode MS" w:hint="default"/>
      </w:rPr>
    </w:lvl>
    <w:lvl w:ilvl="1">
      <w:start w:val="7"/>
      <w:numFmt w:val="decimal"/>
      <w:lvlText w:val="%1.%2."/>
      <w:lvlJc w:val="left"/>
      <w:pPr>
        <w:ind w:left="720" w:hanging="360"/>
      </w:pPr>
      <w:rPr>
        <w:rFonts w:eastAsia="Arial Unicode MS" w:hint="default"/>
      </w:rPr>
    </w:lvl>
    <w:lvl w:ilvl="2">
      <w:start w:val="1"/>
      <w:numFmt w:val="decimal"/>
      <w:lvlText w:val="%1.%2.%3."/>
      <w:lvlJc w:val="left"/>
      <w:pPr>
        <w:ind w:left="1440" w:hanging="720"/>
      </w:pPr>
      <w:rPr>
        <w:rFonts w:eastAsia="Arial Unicode MS" w:hint="default"/>
      </w:rPr>
    </w:lvl>
    <w:lvl w:ilvl="3">
      <w:start w:val="1"/>
      <w:numFmt w:val="decimal"/>
      <w:lvlText w:val="%1.%2.%3.%4."/>
      <w:lvlJc w:val="left"/>
      <w:pPr>
        <w:ind w:left="1800" w:hanging="720"/>
      </w:pPr>
      <w:rPr>
        <w:rFonts w:eastAsia="Arial Unicode MS" w:hint="default"/>
      </w:rPr>
    </w:lvl>
    <w:lvl w:ilvl="4">
      <w:start w:val="1"/>
      <w:numFmt w:val="decimal"/>
      <w:lvlText w:val="%1.%2.%3.%4.%5."/>
      <w:lvlJc w:val="left"/>
      <w:pPr>
        <w:ind w:left="2520" w:hanging="1080"/>
      </w:pPr>
      <w:rPr>
        <w:rFonts w:eastAsia="Arial Unicode MS" w:hint="default"/>
      </w:rPr>
    </w:lvl>
    <w:lvl w:ilvl="5">
      <w:start w:val="1"/>
      <w:numFmt w:val="decimal"/>
      <w:lvlText w:val="%1.%2.%3.%4.%5.%6."/>
      <w:lvlJc w:val="left"/>
      <w:pPr>
        <w:ind w:left="2880" w:hanging="1080"/>
      </w:pPr>
      <w:rPr>
        <w:rFonts w:eastAsia="Arial Unicode MS" w:hint="default"/>
      </w:rPr>
    </w:lvl>
    <w:lvl w:ilvl="6">
      <w:start w:val="1"/>
      <w:numFmt w:val="decimal"/>
      <w:lvlText w:val="%1.%2.%3.%4.%5.%6.%7."/>
      <w:lvlJc w:val="left"/>
      <w:pPr>
        <w:ind w:left="3600" w:hanging="1440"/>
      </w:pPr>
      <w:rPr>
        <w:rFonts w:eastAsia="Arial Unicode MS" w:hint="default"/>
      </w:rPr>
    </w:lvl>
    <w:lvl w:ilvl="7">
      <w:start w:val="1"/>
      <w:numFmt w:val="decimal"/>
      <w:lvlText w:val="%1.%2.%3.%4.%5.%6.%7.%8."/>
      <w:lvlJc w:val="left"/>
      <w:pPr>
        <w:ind w:left="3960" w:hanging="1440"/>
      </w:pPr>
      <w:rPr>
        <w:rFonts w:eastAsia="Arial Unicode MS" w:hint="default"/>
      </w:rPr>
    </w:lvl>
    <w:lvl w:ilvl="8">
      <w:start w:val="1"/>
      <w:numFmt w:val="decimal"/>
      <w:lvlText w:val="%1.%2.%3.%4.%5.%6.%7.%8.%9."/>
      <w:lvlJc w:val="left"/>
      <w:pPr>
        <w:ind w:left="4680" w:hanging="1800"/>
      </w:pPr>
      <w:rPr>
        <w:rFonts w:eastAsia="Arial Unicode MS" w:hint="default"/>
      </w:rPr>
    </w:lvl>
  </w:abstractNum>
  <w:abstractNum w:abstractNumId="8" w15:restartNumberingAfterBreak="0">
    <w:nsid w:val="41953EAB"/>
    <w:multiLevelType w:val="hybridMultilevel"/>
    <w:tmpl w:val="D0F01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9B0191"/>
    <w:multiLevelType w:val="multilevel"/>
    <w:tmpl w:val="042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9B83C1B"/>
    <w:multiLevelType w:val="multilevel"/>
    <w:tmpl w:val="5F38437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val="0"/>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1" w15:restartNumberingAfterBreak="0">
    <w:nsid w:val="5A0D73F3"/>
    <w:multiLevelType w:val="hybridMultilevel"/>
    <w:tmpl w:val="CA9A2AC8"/>
    <w:lvl w:ilvl="0" w:tplc="0427000F">
      <w:start w:val="8"/>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2" w15:restartNumberingAfterBreak="0">
    <w:nsid w:val="6AB27E1E"/>
    <w:multiLevelType w:val="hybridMultilevel"/>
    <w:tmpl w:val="3D568A5E"/>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3" w15:restartNumberingAfterBreak="0">
    <w:nsid w:val="72266018"/>
    <w:multiLevelType w:val="hybridMultilevel"/>
    <w:tmpl w:val="AA9C989A"/>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14" w15:restartNumberingAfterBreak="0">
    <w:nsid w:val="7FF81BF7"/>
    <w:multiLevelType w:val="hybridMultilevel"/>
    <w:tmpl w:val="AD066E12"/>
    <w:lvl w:ilvl="0" w:tplc="04270001">
      <w:start w:val="1"/>
      <w:numFmt w:val="bullet"/>
      <w:lvlText w:val=""/>
      <w:lvlJc w:val="left"/>
      <w:pPr>
        <w:ind w:left="720" w:hanging="360"/>
      </w:pPr>
      <w:rPr>
        <w:rFonts w:ascii="Symbol" w:hAnsi="Symbol" w:hint="default"/>
      </w:rPr>
    </w:lvl>
    <w:lvl w:ilvl="1" w:tplc="04270003">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num w:numId="1" w16cid:durableId="729035017">
    <w:abstractNumId w:val="8"/>
  </w:num>
  <w:num w:numId="2" w16cid:durableId="985162166">
    <w:abstractNumId w:val="2"/>
  </w:num>
  <w:num w:numId="3" w16cid:durableId="480578891">
    <w:abstractNumId w:val="10"/>
  </w:num>
  <w:num w:numId="4" w16cid:durableId="442387534">
    <w:abstractNumId w:val="9"/>
  </w:num>
  <w:num w:numId="5" w16cid:durableId="823667834">
    <w:abstractNumId w:val="7"/>
  </w:num>
  <w:num w:numId="6" w16cid:durableId="417020125">
    <w:abstractNumId w:val="6"/>
  </w:num>
  <w:num w:numId="7" w16cid:durableId="1843550031">
    <w:abstractNumId w:val="4"/>
  </w:num>
  <w:num w:numId="8" w16cid:durableId="580068462">
    <w:abstractNumId w:val="13"/>
  </w:num>
  <w:num w:numId="9" w16cid:durableId="257183606">
    <w:abstractNumId w:val="0"/>
  </w:num>
  <w:num w:numId="10" w16cid:durableId="131410136">
    <w:abstractNumId w:val="11"/>
  </w:num>
  <w:num w:numId="11" w16cid:durableId="1133251921">
    <w:abstractNumId w:val="12"/>
  </w:num>
  <w:num w:numId="12" w16cid:durableId="700133012">
    <w:abstractNumId w:val="3"/>
  </w:num>
  <w:num w:numId="13" w16cid:durableId="373774129">
    <w:abstractNumId w:val="5"/>
  </w:num>
  <w:num w:numId="14" w16cid:durableId="1004668447">
    <w:abstractNumId w:val="1"/>
  </w:num>
  <w:num w:numId="15" w16cid:durableId="3701507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96"/>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0E7"/>
    <w:rsid w:val="000001B0"/>
    <w:rsid w:val="00003F5B"/>
    <w:rsid w:val="000114DD"/>
    <w:rsid w:val="000136F7"/>
    <w:rsid w:val="000203E1"/>
    <w:rsid w:val="0002686C"/>
    <w:rsid w:val="00031D0E"/>
    <w:rsid w:val="000337E6"/>
    <w:rsid w:val="0003402E"/>
    <w:rsid w:val="00034EAE"/>
    <w:rsid w:val="00042924"/>
    <w:rsid w:val="000448C6"/>
    <w:rsid w:val="00052BD8"/>
    <w:rsid w:val="00053975"/>
    <w:rsid w:val="00057A2B"/>
    <w:rsid w:val="000606BE"/>
    <w:rsid w:val="000624FF"/>
    <w:rsid w:val="00063A50"/>
    <w:rsid w:val="000723FF"/>
    <w:rsid w:val="000736B8"/>
    <w:rsid w:val="0008190F"/>
    <w:rsid w:val="00081D9C"/>
    <w:rsid w:val="00082907"/>
    <w:rsid w:val="0008378D"/>
    <w:rsid w:val="000908A5"/>
    <w:rsid w:val="00092805"/>
    <w:rsid w:val="000A50C9"/>
    <w:rsid w:val="000B2B2C"/>
    <w:rsid w:val="000B76AD"/>
    <w:rsid w:val="000C454C"/>
    <w:rsid w:val="000D5038"/>
    <w:rsid w:val="000E29D4"/>
    <w:rsid w:val="000F3540"/>
    <w:rsid w:val="00100491"/>
    <w:rsid w:val="00104E2E"/>
    <w:rsid w:val="00107287"/>
    <w:rsid w:val="00117194"/>
    <w:rsid w:val="00117406"/>
    <w:rsid w:val="00121EF0"/>
    <w:rsid w:val="00124A9E"/>
    <w:rsid w:val="00130703"/>
    <w:rsid w:val="0013153F"/>
    <w:rsid w:val="001408B8"/>
    <w:rsid w:val="001466FE"/>
    <w:rsid w:val="001517E2"/>
    <w:rsid w:val="001521D9"/>
    <w:rsid w:val="001554E2"/>
    <w:rsid w:val="00164146"/>
    <w:rsid w:val="00164D64"/>
    <w:rsid w:val="0017369C"/>
    <w:rsid w:val="00175D57"/>
    <w:rsid w:val="00177397"/>
    <w:rsid w:val="00180C39"/>
    <w:rsid w:val="00180D96"/>
    <w:rsid w:val="00184BD3"/>
    <w:rsid w:val="001921F3"/>
    <w:rsid w:val="001A0CAA"/>
    <w:rsid w:val="001B01C6"/>
    <w:rsid w:val="001B3C5B"/>
    <w:rsid w:val="001C2FC8"/>
    <w:rsid w:val="001C6353"/>
    <w:rsid w:val="001D5B91"/>
    <w:rsid w:val="001D746F"/>
    <w:rsid w:val="001D7601"/>
    <w:rsid w:val="001E0B2D"/>
    <w:rsid w:val="001E176A"/>
    <w:rsid w:val="001E4BBB"/>
    <w:rsid w:val="001E6304"/>
    <w:rsid w:val="001F115E"/>
    <w:rsid w:val="0020381E"/>
    <w:rsid w:val="00213471"/>
    <w:rsid w:val="00215906"/>
    <w:rsid w:val="00237F25"/>
    <w:rsid w:val="00241CD8"/>
    <w:rsid w:val="00244B09"/>
    <w:rsid w:val="002519CB"/>
    <w:rsid w:val="0025697F"/>
    <w:rsid w:val="00260258"/>
    <w:rsid w:val="0026588E"/>
    <w:rsid w:val="00272428"/>
    <w:rsid w:val="00272948"/>
    <w:rsid w:val="00283E59"/>
    <w:rsid w:val="00292392"/>
    <w:rsid w:val="002946C7"/>
    <w:rsid w:val="002B3CC1"/>
    <w:rsid w:val="002C0686"/>
    <w:rsid w:val="002C09E0"/>
    <w:rsid w:val="002C100E"/>
    <w:rsid w:val="002C1BB1"/>
    <w:rsid w:val="002C2786"/>
    <w:rsid w:val="002C3A10"/>
    <w:rsid w:val="002C4A90"/>
    <w:rsid w:val="002C4ED5"/>
    <w:rsid w:val="002D02EF"/>
    <w:rsid w:val="002E0702"/>
    <w:rsid w:val="002E1A83"/>
    <w:rsid w:val="002E57AD"/>
    <w:rsid w:val="002E6F80"/>
    <w:rsid w:val="002E752C"/>
    <w:rsid w:val="002F0E4F"/>
    <w:rsid w:val="002F1053"/>
    <w:rsid w:val="00313159"/>
    <w:rsid w:val="00314816"/>
    <w:rsid w:val="00317B0E"/>
    <w:rsid w:val="00334F18"/>
    <w:rsid w:val="00336238"/>
    <w:rsid w:val="00347FAA"/>
    <w:rsid w:val="0035172D"/>
    <w:rsid w:val="0036187D"/>
    <w:rsid w:val="00367EDB"/>
    <w:rsid w:val="003705F0"/>
    <w:rsid w:val="00381024"/>
    <w:rsid w:val="00386307"/>
    <w:rsid w:val="003874DE"/>
    <w:rsid w:val="00393E9F"/>
    <w:rsid w:val="0039696E"/>
    <w:rsid w:val="003A2866"/>
    <w:rsid w:val="003B211A"/>
    <w:rsid w:val="003C141F"/>
    <w:rsid w:val="003C6B0E"/>
    <w:rsid w:val="003C7257"/>
    <w:rsid w:val="003C7E35"/>
    <w:rsid w:val="003D1E99"/>
    <w:rsid w:val="003D523E"/>
    <w:rsid w:val="003D6208"/>
    <w:rsid w:val="003F4025"/>
    <w:rsid w:val="00404E8A"/>
    <w:rsid w:val="0040622F"/>
    <w:rsid w:val="00413F24"/>
    <w:rsid w:val="00422853"/>
    <w:rsid w:val="00423160"/>
    <w:rsid w:val="00427446"/>
    <w:rsid w:val="00437623"/>
    <w:rsid w:val="00444A2B"/>
    <w:rsid w:val="00453862"/>
    <w:rsid w:val="0045469B"/>
    <w:rsid w:val="00461338"/>
    <w:rsid w:val="004677DB"/>
    <w:rsid w:val="00476256"/>
    <w:rsid w:val="0048630F"/>
    <w:rsid w:val="004947A1"/>
    <w:rsid w:val="0049482A"/>
    <w:rsid w:val="004979D3"/>
    <w:rsid w:val="004A00E7"/>
    <w:rsid w:val="004A3A61"/>
    <w:rsid w:val="004B59BA"/>
    <w:rsid w:val="004B5A03"/>
    <w:rsid w:val="004C263A"/>
    <w:rsid w:val="004C6221"/>
    <w:rsid w:val="004D48A6"/>
    <w:rsid w:val="004D70B6"/>
    <w:rsid w:val="004D7B8F"/>
    <w:rsid w:val="004D7F8E"/>
    <w:rsid w:val="004E241F"/>
    <w:rsid w:val="004E6458"/>
    <w:rsid w:val="004E6E7D"/>
    <w:rsid w:val="004F1AAC"/>
    <w:rsid w:val="004F1AE2"/>
    <w:rsid w:val="004F2D38"/>
    <w:rsid w:val="004F34F0"/>
    <w:rsid w:val="004F3B2B"/>
    <w:rsid w:val="004F6050"/>
    <w:rsid w:val="005005EF"/>
    <w:rsid w:val="005123C2"/>
    <w:rsid w:val="0052144B"/>
    <w:rsid w:val="00524066"/>
    <w:rsid w:val="00526A0F"/>
    <w:rsid w:val="00534E11"/>
    <w:rsid w:val="005378D8"/>
    <w:rsid w:val="005400D9"/>
    <w:rsid w:val="005476A4"/>
    <w:rsid w:val="0055019B"/>
    <w:rsid w:val="00550D16"/>
    <w:rsid w:val="00556E63"/>
    <w:rsid w:val="005601A4"/>
    <w:rsid w:val="00566DBB"/>
    <w:rsid w:val="00567B14"/>
    <w:rsid w:val="005767DB"/>
    <w:rsid w:val="005815E6"/>
    <w:rsid w:val="0058712F"/>
    <w:rsid w:val="00590D98"/>
    <w:rsid w:val="005976CE"/>
    <w:rsid w:val="005A23D4"/>
    <w:rsid w:val="005A2D1E"/>
    <w:rsid w:val="005A4698"/>
    <w:rsid w:val="005B3756"/>
    <w:rsid w:val="005C493F"/>
    <w:rsid w:val="005C6BF7"/>
    <w:rsid w:val="005C71BF"/>
    <w:rsid w:val="005D002C"/>
    <w:rsid w:val="005D30E1"/>
    <w:rsid w:val="005D6555"/>
    <w:rsid w:val="005D7BDF"/>
    <w:rsid w:val="005E4870"/>
    <w:rsid w:val="005F71D9"/>
    <w:rsid w:val="005F7602"/>
    <w:rsid w:val="006062BE"/>
    <w:rsid w:val="00613143"/>
    <w:rsid w:val="00613501"/>
    <w:rsid w:val="00614FEF"/>
    <w:rsid w:val="0061611B"/>
    <w:rsid w:val="006166A8"/>
    <w:rsid w:val="006174A1"/>
    <w:rsid w:val="00621D6C"/>
    <w:rsid w:val="00633B49"/>
    <w:rsid w:val="0064297F"/>
    <w:rsid w:val="00645102"/>
    <w:rsid w:val="00646CF3"/>
    <w:rsid w:val="00653D11"/>
    <w:rsid w:val="00662983"/>
    <w:rsid w:val="006834D3"/>
    <w:rsid w:val="00692625"/>
    <w:rsid w:val="00695CD3"/>
    <w:rsid w:val="006A38B6"/>
    <w:rsid w:val="006B1987"/>
    <w:rsid w:val="006B5B71"/>
    <w:rsid w:val="006B5D3E"/>
    <w:rsid w:val="006B6CB0"/>
    <w:rsid w:val="006C2B64"/>
    <w:rsid w:val="006D1BF3"/>
    <w:rsid w:val="006D4C85"/>
    <w:rsid w:val="006D66AC"/>
    <w:rsid w:val="006E33F6"/>
    <w:rsid w:val="006F1251"/>
    <w:rsid w:val="006F1C23"/>
    <w:rsid w:val="00702C18"/>
    <w:rsid w:val="00703166"/>
    <w:rsid w:val="007111C4"/>
    <w:rsid w:val="007127F3"/>
    <w:rsid w:val="007301CF"/>
    <w:rsid w:val="007316FB"/>
    <w:rsid w:val="00737E2D"/>
    <w:rsid w:val="007424D5"/>
    <w:rsid w:val="00745C63"/>
    <w:rsid w:val="00750A88"/>
    <w:rsid w:val="007523DD"/>
    <w:rsid w:val="00757B7E"/>
    <w:rsid w:val="00764DCB"/>
    <w:rsid w:val="007656B2"/>
    <w:rsid w:val="0077016F"/>
    <w:rsid w:val="007713AD"/>
    <w:rsid w:val="00795DC5"/>
    <w:rsid w:val="00797153"/>
    <w:rsid w:val="007A21F7"/>
    <w:rsid w:val="007A2B68"/>
    <w:rsid w:val="007A6C46"/>
    <w:rsid w:val="007B0DDA"/>
    <w:rsid w:val="007D3347"/>
    <w:rsid w:val="007D478B"/>
    <w:rsid w:val="007D654E"/>
    <w:rsid w:val="007E5466"/>
    <w:rsid w:val="007F1949"/>
    <w:rsid w:val="007F2592"/>
    <w:rsid w:val="00800A08"/>
    <w:rsid w:val="008077B1"/>
    <w:rsid w:val="00817A84"/>
    <w:rsid w:val="008225A4"/>
    <w:rsid w:val="00824B92"/>
    <w:rsid w:val="00826D5E"/>
    <w:rsid w:val="00832013"/>
    <w:rsid w:val="00832DB7"/>
    <w:rsid w:val="00834732"/>
    <w:rsid w:val="0085200C"/>
    <w:rsid w:val="00853487"/>
    <w:rsid w:val="00855DB0"/>
    <w:rsid w:val="00857C52"/>
    <w:rsid w:val="00860D5F"/>
    <w:rsid w:val="00860EB0"/>
    <w:rsid w:val="00880A44"/>
    <w:rsid w:val="0088345E"/>
    <w:rsid w:val="008854C9"/>
    <w:rsid w:val="0088656F"/>
    <w:rsid w:val="008875BC"/>
    <w:rsid w:val="00891EF6"/>
    <w:rsid w:val="00892FF4"/>
    <w:rsid w:val="0089345A"/>
    <w:rsid w:val="008A0303"/>
    <w:rsid w:val="008A5FDD"/>
    <w:rsid w:val="008C3947"/>
    <w:rsid w:val="008E473B"/>
    <w:rsid w:val="008E51A6"/>
    <w:rsid w:val="008E7329"/>
    <w:rsid w:val="008F2ED5"/>
    <w:rsid w:val="0092297E"/>
    <w:rsid w:val="00923292"/>
    <w:rsid w:val="00923651"/>
    <w:rsid w:val="00924DF7"/>
    <w:rsid w:val="00927B56"/>
    <w:rsid w:val="009316CA"/>
    <w:rsid w:val="009341BF"/>
    <w:rsid w:val="00937907"/>
    <w:rsid w:val="00941739"/>
    <w:rsid w:val="00951573"/>
    <w:rsid w:val="00963003"/>
    <w:rsid w:val="00965167"/>
    <w:rsid w:val="00965919"/>
    <w:rsid w:val="00966EEF"/>
    <w:rsid w:val="00971B28"/>
    <w:rsid w:val="00983471"/>
    <w:rsid w:val="009909AB"/>
    <w:rsid w:val="009B37DB"/>
    <w:rsid w:val="009C7A8C"/>
    <w:rsid w:val="009D23F9"/>
    <w:rsid w:val="009D4FA8"/>
    <w:rsid w:val="009E44AE"/>
    <w:rsid w:val="009E6CD6"/>
    <w:rsid w:val="009F4D66"/>
    <w:rsid w:val="00A00C3C"/>
    <w:rsid w:val="00A01091"/>
    <w:rsid w:val="00A042B9"/>
    <w:rsid w:val="00A06DBB"/>
    <w:rsid w:val="00A078AD"/>
    <w:rsid w:val="00A22ADF"/>
    <w:rsid w:val="00A2310D"/>
    <w:rsid w:val="00A254A2"/>
    <w:rsid w:val="00A31E86"/>
    <w:rsid w:val="00A361D9"/>
    <w:rsid w:val="00A54D87"/>
    <w:rsid w:val="00A5553C"/>
    <w:rsid w:val="00A701C9"/>
    <w:rsid w:val="00A81785"/>
    <w:rsid w:val="00A84803"/>
    <w:rsid w:val="00A84C51"/>
    <w:rsid w:val="00A86F2B"/>
    <w:rsid w:val="00A91366"/>
    <w:rsid w:val="00A92F91"/>
    <w:rsid w:val="00A93AA6"/>
    <w:rsid w:val="00AA4E48"/>
    <w:rsid w:val="00AA6202"/>
    <w:rsid w:val="00AA7B57"/>
    <w:rsid w:val="00AB2806"/>
    <w:rsid w:val="00AB2D54"/>
    <w:rsid w:val="00AC26FC"/>
    <w:rsid w:val="00AC4A99"/>
    <w:rsid w:val="00AC5129"/>
    <w:rsid w:val="00AC64D2"/>
    <w:rsid w:val="00AD02E7"/>
    <w:rsid w:val="00AE0FE8"/>
    <w:rsid w:val="00AF60D5"/>
    <w:rsid w:val="00B00959"/>
    <w:rsid w:val="00B04415"/>
    <w:rsid w:val="00B06509"/>
    <w:rsid w:val="00B11AA4"/>
    <w:rsid w:val="00B11D60"/>
    <w:rsid w:val="00B13D65"/>
    <w:rsid w:val="00B21805"/>
    <w:rsid w:val="00B2313F"/>
    <w:rsid w:val="00B3072E"/>
    <w:rsid w:val="00B36E15"/>
    <w:rsid w:val="00B37245"/>
    <w:rsid w:val="00B4017A"/>
    <w:rsid w:val="00B4468D"/>
    <w:rsid w:val="00B71C72"/>
    <w:rsid w:val="00B71F04"/>
    <w:rsid w:val="00B74A62"/>
    <w:rsid w:val="00B80CFE"/>
    <w:rsid w:val="00B811A4"/>
    <w:rsid w:val="00B81E92"/>
    <w:rsid w:val="00B908D7"/>
    <w:rsid w:val="00B935E8"/>
    <w:rsid w:val="00B93B30"/>
    <w:rsid w:val="00B94CB5"/>
    <w:rsid w:val="00BA0DD9"/>
    <w:rsid w:val="00BA5DBC"/>
    <w:rsid w:val="00BA6584"/>
    <w:rsid w:val="00BB6312"/>
    <w:rsid w:val="00BC39C2"/>
    <w:rsid w:val="00BC4D06"/>
    <w:rsid w:val="00BD05E1"/>
    <w:rsid w:val="00BD585E"/>
    <w:rsid w:val="00BD6919"/>
    <w:rsid w:val="00BE1EA7"/>
    <w:rsid w:val="00BE7489"/>
    <w:rsid w:val="00BF2E0D"/>
    <w:rsid w:val="00BF3927"/>
    <w:rsid w:val="00BF3F8B"/>
    <w:rsid w:val="00BF76DA"/>
    <w:rsid w:val="00C00CDB"/>
    <w:rsid w:val="00C07C7B"/>
    <w:rsid w:val="00C16245"/>
    <w:rsid w:val="00C22DC5"/>
    <w:rsid w:val="00C24479"/>
    <w:rsid w:val="00C273F2"/>
    <w:rsid w:val="00C37B53"/>
    <w:rsid w:val="00C434EB"/>
    <w:rsid w:val="00C517D2"/>
    <w:rsid w:val="00C5772E"/>
    <w:rsid w:val="00C62B36"/>
    <w:rsid w:val="00C7012C"/>
    <w:rsid w:val="00C712EA"/>
    <w:rsid w:val="00C71E79"/>
    <w:rsid w:val="00C9728E"/>
    <w:rsid w:val="00CA217D"/>
    <w:rsid w:val="00CA3131"/>
    <w:rsid w:val="00CB6DF4"/>
    <w:rsid w:val="00CC09D4"/>
    <w:rsid w:val="00CC4F5F"/>
    <w:rsid w:val="00CC668D"/>
    <w:rsid w:val="00CC7832"/>
    <w:rsid w:val="00CD488E"/>
    <w:rsid w:val="00CE4B0B"/>
    <w:rsid w:val="00CF0C1C"/>
    <w:rsid w:val="00CF27FD"/>
    <w:rsid w:val="00CF5F12"/>
    <w:rsid w:val="00D00D8F"/>
    <w:rsid w:val="00D12869"/>
    <w:rsid w:val="00D14512"/>
    <w:rsid w:val="00D15ED6"/>
    <w:rsid w:val="00D21F3A"/>
    <w:rsid w:val="00D23808"/>
    <w:rsid w:val="00D3016A"/>
    <w:rsid w:val="00D417D2"/>
    <w:rsid w:val="00D42960"/>
    <w:rsid w:val="00D43BD7"/>
    <w:rsid w:val="00D4485B"/>
    <w:rsid w:val="00D46CCD"/>
    <w:rsid w:val="00D4708D"/>
    <w:rsid w:val="00D4744C"/>
    <w:rsid w:val="00D51046"/>
    <w:rsid w:val="00D521DE"/>
    <w:rsid w:val="00D5470B"/>
    <w:rsid w:val="00D63068"/>
    <w:rsid w:val="00D6498C"/>
    <w:rsid w:val="00D67BAF"/>
    <w:rsid w:val="00D7696E"/>
    <w:rsid w:val="00D76A70"/>
    <w:rsid w:val="00D83182"/>
    <w:rsid w:val="00D8521E"/>
    <w:rsid w:val="00D9291C"/>
    <w:rsid w:val="00D93A97"/>
    <w:rsid w:val="00DA5602"/>
    <w:rsid w:val="00DB1F64"/>
    <w:rsid w:val="00DC261A"/>
    <w:rsid w:val="00DC2F53"/>
    <w:rsid w:val="00DC5BAC"/>
    <w:rsid w:val="00DC6816"/>
    <w:rsid w:val="00DC76C2"/>
    <w:rsid w:val="00DD1CF2"/>
    <w:rsid w:val="00DE4484"/>
    <w:rsid w:val="00DF41B7"/>
    <w:rsid w:val="00DF4A4A"/>
    <w:rsid w:val="00DF583C"/>
    <w:rsid w:val="00E03C3F"/>
    <w:rsid w:val="00E06FD7"/>
    <w:rsid w:val="00E07417"/>
    <w:rsid w:val="00E24D45"/>
    <w:rsid w:val="00E33DB8"/>
    <w:rsid w:val="00E33EFF"/>
    <w:rsid w:val="00E34387"/>
    <w:rsid w:val="00E348BA"/>
    <w:rsid w:val="00E369FE"/>
    <w:rsid w:val="00E37C6F"/>
    <w:rsid w:val="00E475F8"/>
    <w:rsid w:val="00E5102E"/>
    <w:rsid w:val="00E527E5"/>
    <w:rsid w:val="00E5721C"/>
    <w:rsid w:val="00E619C6"/>
    <w:rsid w:val="00E70CED"/>
    <w:rsid w:val="00E745A1"/>
    <w:rsid w:val="00E81529"/>
    <w:rsid w:val="00E83A13"/>
    <w:rsid w:val="00EA2C3F"/>
    <w:rsid w:val="00EB1151"/>
    <w:rsid w:val="00EB6FC5"/>
    <w:rsid w:val="00EC2356"/>
    <w:rsid w:val="00EC2582"/>
    <w:rsid w:val="00EC337C"/>
    <w:rsid w:val="00ED0CFF"/>
    <w:rsid w:val="00ED31D2"/>
    <w:rsid w:val="00EE0EAC"/>
    <w:rsid w:val="00EE3322"/>
    <w:rsid w:val="00EE33CB"/>
    <w:rsid w:val="00F0061A"/>
    <w:rsid w:val="00F02834"/>
    <w:rsid w:val="00F04EEB"/>
    <w:rsid w:val="00F05467"/>
    <w:rsid w:val="00F055D2"/>
    <w:rsid w:val="00F07CD7"/>
    <w:rsid w:val="00F127E9"/>
    <w:rsid w:val="00F14477"/>
    <w:rsid w:val="00F14B5D"/>
    <w:rsid w:val="00F259FC"/>
    <w:rsid w:val="00F313F4"/>
    <w:rsid w:val="00F36972"/>
    <w:rsid w:val="00F42426"/>
    <w:rsid w:val="00F44F01"/>
    <w:rsid w:val="00F456BC"/>
    <w:rsid w:val="00F50666"/>
    <w:rsid w:val="00F70731"/>
    <w:rsid w:val="00F70C9E"/>
    <w:rsid w:val="00F74A74"/>
    <w:rsid w:val="00F7572C"/>
    <w:rsid w:val="00F8382C"/>
    <w:rsid w:val="00F855D7"/>
    <w:rsid w:val="00F92035"/>
    <w:rsid w:val="00F92748"/>
    <w:rsid w:val="00FA4169"/>
    <w:rsid w:val="00FB0D41"/>
    <w:rsid w:val="00FB2030"/>
    <w:rsid w:val="00FD0E46"/>
    <w:rsid w:val="00FD1060"/>
    <w:rsid w:val="00FD1CF2"/>
    <w:rsid w:val="00FD3EDF"/>
    <w:rsid w:val="00FD6A3F"/>
    <w:rsid w:val="00FD793C"/>
    <w:rsid w:val="00FE0FD5"/>
    <w:rsid w:val="00FE20E6"/>
    <w:rsid w:val="00FE3E3B"/>
    <w:rsid w:val="00FE5878"/>
    <w:rsid w:val="00FF4032"/>
    <w:rsid w:val="00FF4A2E"/>
    <w:rsid w:val="00FF6469"/>
    <w:rsid w:val="00FF7E4A"/>
  </w:rsids>
  <m:mathPr>
    <m:mathFont m:val="Cambria Math"/>
    <m:brkBin m:val="before"/>
    <m:brkBinSub m:val="--"/>
    <m:smallFrac m:val="0"/>
    <m:dispDef/>
    <m:lMargin m:val="0"/>
    <m:rMargin m:val="0"/>
    <m:defJc m:val="centerGroup"/>
    <m:wrapIndent m:val="1440"/>
    <m:intLim m:val="subSup"/>
    <m:naryLim m:val="undOvr"/>
  </m:mathPr>
  <w:themeFontLang w:val="lt-L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FE6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lt-LT" w:eastAsia="lt-L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1529"/>
    <w:rPr>
      <w:sz w:val="24"/>
      <w:szCs w:val="24"/>
      <w:lang w:eastAsia="en-US"/>
    </w:rPr>
  </w:style>
  <w:style w:type="paragraph" w:styleId="Heading1">
    <w:name w:val="heading 1"/>
    <w:basedOn w:val="Normal"/>
    <w:next w:val="Normal"/>
    <w:qFormat/>
    <w:rsid w:val="00A84C51"/>
    <w:pPr>
      <w:keepNext/>
      <w:jc w:val="center"/>
      <w:outlineLvl w:val="0"/>
    </w:pPr>
    <w:rPr>
      <w:b/>
      <w:bCs/>
      <w:caps/>
    </w:rPr>
  </w:style>
  <w:style w:type="paragraph" w:styleId="Heading2">
    <w:name w:val="heading 2"/>
    <w:basedOn w:val="Normal"/>
    <w:next w:val="Normal"/>
    <w:qFormat/>
    <w:rsid w:val="00A84C51"/>
    <w:pPr>
      <w:keepNext/>
      <w:jc w:val="center"/>
      <w:outlineLvl w:val="1"/>
    </w:pPr>
    <w:rPr>
      <w:b/>
      <w:bCs/>
      <w:cap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A84C51"/>
    <w:pPr>
      <w:tabs>
        <w:tab w:val="center" w:pos="4986"/>
        <w:tab w:val="right" w:pos="9972"/>
      </w:tabs>
    </w:pPr>
  </w:style>
  <w:style w:type="paragraph" w:styleId="Footer">
    <w:name w:val="footer"/>
    <w:basedOn w:val="Normal"/>
    <w:link w:val="FooterChar"/>
    <w:rsid w:val="00A84C51"/>
    <w:pPr>
      <w:tabs>
        <w:tab w:val="center" w:pos="4986"/>
        <w:tab w:val="right" w:pos="9972"/>
      </w:tabs>
    </w:pPr>
  </w:style>
  <w:style w:type="character" w:styleId="PageNumber">
    <w:name w:val="page number"/>
    <w:basedOn w:val="DefaultParagraphFont"/>
    <w:rsid w:val="00A84C51"/>
  </w:style>
  <w:style w:type="character" w:styleId="Hyperlink">
    <w:name w:val="Hyperlink"/>
    <w:basedOn w:val="DefaultParagraphFont"/>
    <w:rsid w:val="00A84C51"/>
    <w:rPr>
      <w:color w:val="0000FF"/>
      <w:u w:val="single"/>
    </w:rPr>
  </w:style>
  <w:style w:type="paragraph" w:styleId="BalloonText">
    <w:name w:val="Balloon Text"/>
    <w:basedOn w:val="Normal"/>
    <w:semiHidden/>
    <w:rsid w:val="00EC2356"/>
    <w:rPr>
      <w:rFonts w:ascii="Tahoma" w:hAnsi="Tahoma" w:cs="Tahoma"/>
      <w:sz w:val="16"/>
      <w:szCs w:val="16"/>
    </w:rPr>
  </w:style>
  <w:style w:type="character" w:customStyle="1" w:styleId="FooterChar">
    <w:name w:val="Footer Char"/>
    <w:basedOn w:val="DefaultParagraphFont"/>
    <w:link w:val="Footer"/>
    <w:rsid w:val="00737E2D"/>
    <w:rPr>
      <w:sz w:val="24"/>
      <w:szCs w:val="24"/>
      <w:lang w:eastAsia="en-US"/>
    </w:rPr>
  </w:style>
  <w:style w:type="character" w:customStyle="1" w:styleId="Neapdorotaspaminjimas1">
    <w:name w:val="Neapdorotas paminėjimas1"/>
    <w:basedOn w:val="DefaultParagraphFont"/>
    <w:uiPriority w:val="99"/>
    <w:semiHidden/>
    <w:unhideWhenUsed/>
    <w:rsid w:val="00A31E86"/>
    <w:rPr>
      <w:color w:val="605E5C"/>
      <w:shd w:val="clear" w:color="auto" w:fill="E1DFDD"/>
    </w:rPr>
  </w:style>
  <w:style w:type="character" w:styleId="FollowedHyperlink">
    <w:name w:val="FollowedHyperlink"/>
    <w:basedOn w:val="DefaultParagraphFont"/>
    <w:semiHidden/>
    <w:unhideWhenUsed/>
    <w:rsid w:val="00A31E86"/>
    <w:rPr>
      <w:color w:val="800080" w:themeColor="followedHyperlink"/>
      <w:u w:val="single"/>
    </w:rPr>
  </w:style>
  <w:style w:type="table" w:styleId="TableGrid">
    <w:name w:val="Table Grid"/>
    <w:basedOn w:val="TableNormal"/>
    <w:rsid w:val="00D4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C7012C"/>
    <w:rPr>
      <w:sz w:val="16"/>
      <w:szCs w:val="16"/>
    </w:rPr>
  </w:style>
  <w:style w:type="paragraph" w:styleId="CommentText">
    <w:name w:val="annotation text"/>
    <w:basedOn w:val="Normal"/>
    <w:link w:val="CommentTextChar"/>
    <w:unhideWhenUsed/>
    <w:rsid w:val="00C7012C"/>
    <w:rPr>
      <w:sz w:val="20"/>
      <w:szCs w:val="20"/>
    </w:rPr>
  </w:style>
  <w:style w:type="character" w:customStyle="1" w:styleId="CommentTextChar">
    <w:name w:val="Comment Text Char"/>
    <w:basedOn w:val="DefaultParagraphFont"/>
    <w:link w:val="CommentText"/>
    <w:rsid w:val="00C7012C"/>
    <w:rPr>
      <w:lang w:eastAsia="en-US"/>
    </w:rPr>
  </w:style>
  <w:style w:type="paragraph" w:styleId="CommentSubject">
    <w:name w:val="annotation subject"/>
    <w:basedOn w:val="CommentText"/>
    <w:next w:val="CommentText"/>
    <w:link w:val="CommentSubjectChar"/>
    <w:semiHidden/>
    <w:unhideWhenUsed/>
    <w:rsid w:val="00C7012C"/>
    <w:rPr>
      <w:b/>
      <w:bCs/>
    </w:rPr>
  </w:style>
  <w:style w:type="character" w:customStyle="1" w:styleId="CommentSubjectChar">
    <w:name w:val="Comment Subject Char"/>
    <w:basedOn w:val="CommentTextChar"/>
    <w:link w:val="CommentSubject"/>
    <w:semiHidden/>
    <w:rsid w:val="00C7012C"/>
    <w:rPr>
      <w:b/>
      <w:bCs/>
      <w:lang w:eastAsia="en-US"/>
    </w:rPr>
  </w:style>
  <w:style w:type="paragraph" w:styleId="ListParagraph">
    <w:name w:val="List Paragraph"/>
    <w:basedOn w:val="Normal"/>
    <w:uiPriority w:val="34"/>
    <w:qFormat/>
    <w:rsid w:val="00104E2E"/>
    <w:pPr>
      <w:ind w:left="720"/>
      <w:contextualSpacing/>
    </w:pPr>
  </w:style>
  <w:style w:type="character" w:customStyle="1" w:styleId="Style2">
    <w:name w:val="Style2"/>
    <w:basedOn w:val="DefaultParagraphFont"/>
    <w:uiPriority w:val="1"/>
    <w:rsid w:val="00D6498C"/>
    <w:rPr>
      <w:sz w:val="32"/>
    </w:rPr>
  </w:style>
  <w:style w:type="character" w:styleId="PlaceholderText">
    <w:name w:val="Placeholder Text"/>
    <w:basedOn w:val="DefaultParagraphFont"/>
    <w:uiPriority w:val="99"/>
    <w:rsid w:val="00B13D65"/>
    <w:rPr>
      <w:color w:val="808080"/>
    </w:rPr>
  </w:style>
  <w:style w:type="paragraph" w:styleId="NoSpacing">
    <w:name w:val="No Spacing"/>
    <w:uiPriority w:val="1"/>
    <w:qFormat/>
    <w:rsid w:val="00B13D65"/>
    <w:rPr>
      <w:rFonts w:ascii="Calibri" w:eastAsia="Calibri" w:hAnsi="Calibri"/>
      <w:sz w:val="22"/>
      <w:szCs w:val="22"/>
      <w:lang w:eastAsia="en-US"/>
    </w:rPr>
  </w:style>
  <w:style w:type="table" w:customStyle="1" w:styleId="Lentelstinklelis1">
    <w:name w:val="Lentelės tinklelis1"/>
    <w:basedOn w:val="TableNormal"/>
    <w:next w:val="TableGrid"/>
    <w:rsid w:val="009E44AE"/>
    <w:rPr>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76256"/>
    <w:rPr>
      <w:sz w:val="24"/>
      <w:szCs w:val="24"/>
      <w:lang w:eastAsia="en-US"/>
    </w:rPr>
  </w:style>
  <w:style w:type="paragraph" w:customStyle="1" w:styleId="Tekstas">
    <w:name w:val="Tekstas"/>
    <w:basedOn w:val="Normal"/>
    <w:link w:val="TekstasChar"/>
    <w:qFormat/>
    <w:rsid w:val="001B01C6"/>
    <w:pPr>
      <w:spacing w:after="120"/>
      <w:jc w:val="both"/>
    </w:pPr>
    <w:rPr>
      <w:color w:val="000000" w:themeColor="text1"/>
      <w:lang w:val="en-US"/>
    </w:rPr>
  </w:style>
  <w:style w:type="character" w:customStyle="1" w:styleId="TekstasChar">
    <w:name w:val="Tekstas Char"/>
    <w:link w:val="Tekstas"/>
    <w:rsid w:val="001B01C6"/>
    <w:rPr>
      <w:color w:val="000000" w:themeColor="text1"/>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8802146">
      <w:bodyDiv w:val="1"/>
      <w:marLeft w:val="0"/>
      <w:marRight w:val="0"/>
      <w:marTop w:val="0"/>
      <w:marBottom w:val="0"/>
      <w:divBdr>
        <w:top w:val="none" w:sz="0" w:space="0" w:color="auto"/>
        <w:left w:val="none" w:sz="0" w:space="0" w:color="auto"/>
        <w:bottom w:val="none" w:sz="0" w:space="0" w:color="auto"/>
        <w:right w:val="none" w:sz="0" w:space="0" w:color="auto"/>
      </w:divBdr>
    </w:div>
    <w:div w:id="159778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F93916C59194D17AF59C1A4A1404532"/>
        <w:category>
          <w:name w:val="General"/>
          <w:gallery w:val="placeholder"/>
        </w:category>
        <w:types>
          <w:type w:val="bbPlcHdr"/>
        </w:types>
        <w:behaviors>
          <w:behavior w:val="content"/>
        </w:behaviors>
        <w:guid w:val="{6F7768D3-ABDC-4BA7-B4C5-4C01919EE4EF}"/>
      </w:docPartPr>
      <w:docPartBody>
        <w:p w:rsidR="00AD2472" w:rsidRDefault="00AD2472" w:rsidP="00AD2472">
          <w:pPr>
            <w:pStyle w:val="4F93916C59194D17AF59C1A4A1404532"/>
          </w:pPr>
          <w:r>
            <w:rPr>
              <w:rStyle w:val="PlaceholderText"/>
            </w:rPr>
            <w:t>Click here to enter a date.</w:t>
          </w:r>
        </w:p>
      </w:docPartBody>
    </w:docPart>
    <w:docPart>
      <w:docPartPr>
        <w:name w:val="B08ADF56EDD64721B0CD05CEE2F955C8"/>
        <w:category>
          <w:name w:val="General"/>
          <w:gallery w:val="placeholder"/>
        </w:category>
        <w:types>
          <w:type w:val="bbPlcHdr"/>
        </w:types>
        <w:behaviors>
          <w:behavior w:val="content"/>
        </w:behaviors>
        <w:guid w:val="{8A1C5EC5-934F-48CF-90ED-2C22394CF175}"/>
      </w:docPartPr>
      <w:docPartBody>
        <w:p w:rsidR="00AD2472" w:rsidRDefault="00AD2472" w:rsidP="00AD2472">
          <w:pPr>
            <w:pStyle w:val="B08ADF56EDD64721B0CD05CEE2F955C8"/>
          </w:pPr>
          <w:r>
            <w:rPr>
              <w:rStyle w:val="PlaceholderText"/>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00000000"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BA"/>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1296"/>
  <w:hyphenationZone w:val="396"/>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40DD"/>
    <w:rsid w:val="0001247F"/>
    <w:rsid w:val="00047C19"/>
    <w:rsid w:val="00061157"/>
    <w:rsid w:val="000624FF"/>
    <w:rsid w:val="000937FE"/>
    <w:rsid w:val="000A50C9"/>
    <w:rsid w:val="000A559A"/>
    <w:rsid w:val="000D24D4"/>
    <w:rsid w:val="000D6217"/>
    <w:rsid w:val="0014006D"/>
    <w:rsid w:val="00177397"/>
    <w:rsid w:val="001C35A9"/>
    <w:rsid w:val="002058D5"/>
    <w:rsid w:val="00237556"/>
    <w:rsid w:val="002C0686"/>
    <w:rsid w:val="0039303B"/>
    <w:rsid w:val="003A2866"/>
    <w:rsid w:val="004144A3"/>
    <w:rsid w:val="004160E7"/>
    <w:rsid w:val="004416C6"/>
    <w:rsid w:val="00456E96"/>
    <w:rsid w:val="004C6221"/>
    <w:rsid w:val="004D038D"/>
    <w:rsid w:val="004F4E20"/>
    <w:rsid w:val="004F5AB2"/>
    <w:rsid w:val="005074B9"/>
    <w:rsid w:val="00550D16"/>
    <w:rsid w:val="00563A5F"/>
    <w:rsid w:val="005C62E5"/>
    <w:rsid w:val="005E40DD"/>
    <w:rsid w:val="00601F4E"/>
    <w:rsid w:val="006E6A2C"/>
    <w:rsid w:val="007219C1"/>
    <w:rsid w:val="00745C63"/>
    <w:rsid w:val="00753462"/>
    <w:rsid w:val="00772325"/>
    <w:rsid w:val="00790CB5"/>
    <w:rsid w:val="007A2FE0"/>
    <w:rsid w:val="007A6C46"/>
    <w:rsid w:val="007C6D1D"/>
    <w:rsid w:val="007D478B"/>
    <w:rsid w:val="007D654E"/>
    <w:rsid w:val="008261A9"/>
    <w:rsid w:val="00853487"/>
    <w:rsid w:val="00892FF4"/>
    <w:rsid w:val="008C0DC0"/>
    <w:rsid w:val="0090074D"/>
    <w:rsid w:val="009019EA"/>
    <w:rsid w:val="00901A35"/>
    <w:rsid w:val="009B3BF0"/>
    <w:rsid w:val="009D5E5E"/>
    <w:rsid w:val="009F1BB4"/>
    <w:rsid w:val="00A20D39"/>
    <w:rsid w:val="00A254A2"/>
    <w:rsid w:val="00A83E69"/>
    <w:rsid w:val="00AB2D54"/>
    <w:rsid w:val="00AB6ED4"/>
    <w:rsid w:val="00AD2472"/>
    <w:rsid w:val="00B11AA4"/>
    <w:rsid w:val="00B14210"/>
    <w:rsid w:val="00B22ED6"/>
    <w:rsid w:val="00B2313F"/>
    <w:rsid w:val="00B23DC0"/>
    <w:rsid w:val="00B71F04"/>
    <w:rsid w:val="00B80CFE"/>
    <w:rsid w:val="00B96656"/>
    <w:rsid w:val="00BA0A8E"/>
    <w:rsid w:val="00BE3364"/>
    <w:rsid w:val="00C2401D"/>
    <w:rsid w:val="00C250D7"/>
    <w:rsid w:val="00C53A68"/>
    <w:rsid w:val="00C66578"/>
    <w:rsid w:val="00C84ECF"/>
    <w:rsid w:val="00CA5BB4"/>
    <w:rsid w:val="00CB4BD1"/>
    <w:rsid w:val="00CD139C"/>
    <w:rsid w:val="00CD5FB7"/>
    <w:rsid w:val="00CE2DA9"/>
    <w:rsid w:val="00CE44BE"/>
    <w:rsid w:val="00D008F3"/>
    <w:rsid w:val="00D0142D"/>
    <w:rsid w:val="00D04DFF"/>
    <w:rsid w:val="00D15ED6"/>
    <w:rsid w:val="00D20347"/>
    <w:rsid w:val="00D4356B"/>
    <w:rsid w:val="00D7162F"/>
    <w:rsid w:val="00D7696E"/>
    <w:rsid w:val="00DA599C"/>
    <w:rsid w:val="00DB4DB5"/>
    <w:rsid w:val="00DE4D10"/>
    <w:rsid w:val="00E44A86"/>
    <w:rsid w:val="00E522EB"/>
    <w:rsid w:val="00E60827"/>
    <w:rsid w:val="00E71F8C"/>
    <w:rsid w:val="00EF6E0C"/>
    <w:rsid w:val="00F14477"/>
    <w:rsid w:val="00F370E5"/>
    <w:rsid w:val="00F55028"/>
    <w:rsid w:val="00F677F0"/>
    <w:rsid w:val="00F77BEF"/>
    <w:rsid w:val="00FC755C"/>
    <w:rsid w:val="00FE0D4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lt-LT" w:eastAsia="lt-L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AD2472"/>
    <w:rPr>
      <w:color w:val="808080"/>
    </w:rPr>
  </w:style>
  <w:style w:type="paragraph" w:customStyle="1" w:styleId="4F93916C59194D17AF59C1A4A1404532">
    <w:name w:val="4F93916C59194D17AF59C1A4A1404532"/>
    <w:rsid w:val="00AD2472"/>
    <w:pPr>
      <w:spacing w:line="278" w:lineRule="auto"/>
    </w:pPr>
    <w:rPr>
      <w:kern w:val="2"/>
      <w:sz w:val="24"/>
      <w:szCs w:val="24"/>
      <w14:ligatures w14:val="standardContextual"/>
    </w:rPr>
  </w:style>
  <w:style w:type="paragraph" w:customStyle="1" w:styleId="B08ADF56EDD64721B0CD05CEE2F955C8">
    <w:name w:val="B08ADF56EDD64721B0CD05CEE2F955C8"/>
    <w:rsid w:val="00AD2472"/>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F0943-FC13-4F31-B4C5-BE0D5B231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858</Words>
  <Characters>21996</Characters>
  <Application>Microsoft Office Word</Application>
  <DocSecurity>0</DocSecurity>
  <Lines>183</Lines>
  <Paragraphs>51</Paragraphs>
  <ScaleCrop>false</ScaleCrop>
  <Company/>
  <LinksUpToDate>false</LinksUpToDate>
  <CharactersWithSpaces>25803</CharactersWithSpaces>
  <SharedDoc>false</SharedDoc>
  <HLinks>
    <vt:vector size="6" baseType="variant">
      <vt:variant>
        <vt:i4>5308539</vt:i4>
      </vt:variant>
      <vt:variant>
        <vt:i4>6</vt:i4>
      </vt:variant>
      <vt:variant>
        <vt:i4>0</vt:i4>
      </vt:variant>
      <vt:variant>
        <vt:i4>5</vt:i4>
      </vt:variant>
      <vt:variant>
        <vt:lpwstr>mailto:vvkt@vvkt.l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22T08:00:00Z</dcterms:created>
  <dcterms:modified xsi:type="dcterms:W3CDTF">2026-02-23T13:56:00Z</dcterms:modified>
</cp:coreProperties>
</file>